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6978C0C0" w:rsidR="00B448CE" w:rsidRDefault="00B448CE" w:rsidP="00B448CE">
      <w:pPr>
        <w:ind w:firstLine="540"/>
        <w:rPr>
          <w:rFonts w:cs="Times New Roman"/>
        </w:rPr>
      </w:pPr>
      <w:r w:rsidRPr="00722E08">
        <w:rPr>
          <w:rFonts w:cs="Times New Roman"/>
        </w:rPr>
        <w:t xml:space="preserve">The Arctic Ocean represents 34% of the world coastline </w:t>
      </w:r>
      <w:r>
        <w:fldChar w:fldCharType="begin" w:fldLock="1"/>
      </w:r>
      <w:r>
        <w:instrText>ADDIN CSL_CITATION { "citationItems" : [ { "id" : "ITEM-1",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1", "issue" : "2", "issued" : { "date-parts" : [ [ "2012" ] ] }, "page" : "383-400", "title" : "The Arctic Coastal Dynamics Database: A New Classification Scheme and Statistics on Arctic Permafrost Coastlines", "type" : "article-journal", "volume" : "35" }, "uris" : [ "http://www.mendeley.com/documents/?uuid=8f03fce5-ee8b-487f-b5d9-f9d2069c2800" ] } ], "mendeley" : { "formattedCitation" : "(Lantuit et al. 2012)", "plainTextFormattedCitation" : "(Lantuit et al. 2012)", "previouslyFormattedCitation" : "(Lantuit et al. 2012)" }, "properties" : {  }, "schema" : "https://github.com/citation-style-language/schema/raw/master/csl-citation.json" }</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than other oceans </w:t>
      </w:r>
      <w:r>
        <w:rPr>
          <w:rFonts w:cs="Times New Roman"/>
        </w:rPr>
        <w:fldChar w:fldCharType="begin" w:fldLock="1"/>
      </w:r>
      <w:r>
        <w:rPr>
          <w:rFonts w:cs="Times New Roman"/>
        </w:rPr>
        <w:instrText>ADDIN CSL_CITATION { "citationItems" : [ { "id" : "ITEM-1", "itemData" : { "author" : [ { "dropping-particle" : "", "family" : "Eakins", "given" : "B.W.", "non-dropping-particle" : "", "parse-names" : false, "suffix" : "" }, { "dropping-particle" : "", "family" : "Sharman", "given" : "G.F.", "non-dropping-particle" : "", "parse-names" : false, "suffix" : "" } ], "container-title" : "NOAA National Geophysical Data Center, Boulder, CO", "id" : "ITEM-1", "issued" : { "date-parts" : [ [ "2010" ] ] }, "number-of-pages" : "1", "title" : "Volumes of the World's Oceans from ETOPO1", "type" : "report" }, "uris" : [ "http://www.mendeley.com/documents/?uuid=a74e69d0-a457-4279-9acc-acf58d0ea0d7" ] } ], "mendeley" : { "formattedCitation" : "(Eakins and Sharman 2010)", "plainTextFormattedCitation" : "(Eakins and Sharman 2010)", "previouslyFormattedCitation" : "(Eakins and Sharman 2010)" }, "properties" : {  }, "schema" : "https://github.com/citation-style-language/schema/raw/master/csl-citation.json" }</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both marine, freshwater, and diadromous species of all life stages that subsist in the seasonally estuarine conditions. There are approximately 211 circumpolar marine fish species in 39 families </w:t>
      </w:r>
      <w:r>
        <w:rPr>
          <w:rFonts w:cs="Times New Roman"/>
        </w:rPr>
        <w:fldChar w:fldCharType="begin" w:fldLock="1"/>
      </w:r>
      <w:r>
        <w:rPr>
          <w:rFonts w:cs="Times New Roman"/>
        </w:rPr>
        <w:instrText>ADDIN CSL_CITATION { "citationItems" : [ { "id" : "ITEM-1", "itemData" : { "DOI" : "10.1007/s12526-010-0070-z", "ISBN" : "9789935431554", "ISSN" : "18671616", "abstract" : "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u20133.5%), while the average genetic distance between congeners was 4.7% (range 3.7\u2013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u2013boreal species rather than predominantly boreal, and Artediellus uncinatus as predominantly arctic rather than predominantly boreal. Species with arctic, predominantly arctic, or arctic\u2013boreal distributions composed 41% of the 242 s\u2026", "author" : [ { "dropping-particle" : "", "family" : "Mecklenburg", "given" : "Catherine W.", "non-dropping-particle" : "", "parse-names" : false, "suffix" : "" }, { "dropping-particle" : "", "family" : "M\u00f8ller", "given" : "Peter Rask", "non-dropping-particle" : "", "parse-names" : false, "suffix" : "" }, { "dropping-particle" : "", "family" : "Steinke", "given" : "Dirk", "non-dropping-particle" : "", "parse-names" : false, "suffix" : "" } ], "container-title" : "Marine Biodiversity", "id" : "ITEM-1", "issue" : "1", "issued" : { "date-parts" : [ [ "2011" ] ] }, "note" : "211 marine only species. \n6 families are diadromous so 39 marine only families. \nSubtract one more for sculpins", "page" : "109-140", "title" : "Biodiversity of arctic marine fishes: Taxonomy and zoogeography", "type" : "article-journal", "volume" : "41" }, "uris" : [ "http://www.mendeley.com/documents/?uuid=e422af4f-4c27-490f-9306-46c546f869a4" ] } ], "mendeley" : { "formattedCitation" : "(Mecklenburg et al. 2011)", "plainTextFormattedCitation" : "(Mecklenburg et al. 2011)", "previouslyFormattedCitation" : "(Mecklenburg et al. 2011)" }, "properties" : {  }, "schema" : "https://github.com/citation-style-language/schema/raw/master/csl-citation.json" }</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Pr>
          <w:rFonts w:cs="Times New Roman"/>
        </w:rPr>
        <w:instrText>ADDIN CSL_CITATION { "citationItems" : [ { "id" : "ITEM-1", "itemData" : { "DOI" : "10.1579/0044-7447(2006)35", "ISBN" : "0044-7447", "ISSN" : "0044-7447", "PMID" : "17256641", "abstract" : "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 "author" : [ { "dropping-particle" : "", "family" : "Reist", "given" : "James D.", "non-dropping-particle" : "", "parse-names" : false, "suffix" : "" }, { "dropping-particle" : "", "family" : "Wrona", "given" : "Frederick J.", "non-dropping-particle" : "", "parse-names" : false, "suffix" : "" }, { "dropping-particle" : "", "family" : "Prowse", "given" : "Terry D.", "non-dropping-particle" : "", "parse-names" : false, "suffix" : "" }, { "dropping-particle" : "", "family" : "Power", "given" : "Michael", "non-dropping-particle" : "", "parse-names" : false, "suffix" : "" }, { "dropping-particle" : "", "family" : "Dempson", "given" : "J. Brian", "non-dropping-particle" : "", "parse-names" : false, "suffix" : "" }, { "dropping-particle" : "", "family" : "Beamish", "given" : "Richard J.", "non-dropping-particle" : "", "parse-names" : false, "suffix" : "" }, { "dropping-particle" : "", "family" : "King", "given" : "Jacquelynne R.", "non-dropping-particle" : "", "parse-names" : false, "suffix" : "" }, { "dropping-particle" : "", "family" : "Carmichael", "given" : "Theresa J.", "non-dropping-particle" : "", "parse-names" : false, "suffix" : "" }, { "dropping-particle" : "", "family" : "Sawatzky", "given" : "Chantelle D.", "non-dropping-particle" : "", "parse-names" : false, "suffix" : "" } ], "container-title" : "Ambio", "id" : "ITEM-1", "issue" : "7", "issued" : { "date-parts" : [ [ "2006" ] ] }, "note" : "99 total species circumpolar (freshwater &amp;amp; diadromous), 58 are in NW North America", "page" : "370-380", "title" : "General effects of climate change on Arctic fishes and fish populations.", "type" : "article-journal", "volume" : "35" }, "uris" : [ "http://www.mendeley.com/documents/?uuid=348c6b59-e063-4139-9d18-763f581938a7" ] } ], "mendeley" : { "formattedCitation" : "(Reist et al. 2006)", "plainTextFormattedCitation" : "(Reist et al. 2006)", "previouslyFormattedCitation" : "(Reist et al. 2006)" }, "properties" : {  }, "schema" : "https://github.com/citation-style-language/schema/raw/master/csl-citation.json" }</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Pr>
          <w:rFonts w:cs="Times New Roman"/>
        </w:rPr>
        <w:instrText>ADDIN CSL_CITATION { "citationItems" : [ { "id" : "ITEM-1", "itemData" : { "DOI" : "10.1073/pnas.1207509109", "ISBN" : "0027-8424", "ISSN" : "0027-8424", "PMID" : "22891319", "abstract" : "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 "author" : [ { "dropping-particle" : "", "family" : "Kortsch", "given" : "S.", "non-dropping-particle" : "", "parse-names" : false, "suffix" : "" }, { "dropping-particle" : "", "family" : "Primicerio", "given" : "R.", "non-dropping-particle" : "", "parse-names" : false, "suffix" : "" }, { "dropping-particle" : "", "family" : "Beuchel", "given" : "F.", "non-dropping-particle" : "", "parse-names" : false, "suffix" : "" }, { "dropping-particle" : "", "family" : "Renaud", "given" : "P. E.", "non-dropping-particle" : "", "parse-names" : false, "suffix" : "" }, { "dropping-particle" : "", "family" : "Rodrigues", "given" : "J.", "non-dropping-particle" : "", "parse-names" : false, "suffix" : "" }, { "dropping-particle" : "", "family" : "Lonne", "given" : "O. J.", "non-dropping-particle" : "", "parse-names" : false, "suffix" : "" }, { "dropping-particle" : "", "family" : "Gulliksen", "given" : "B.", "non-dropping-particle" : "", "parse-names" : false, "suffix" : "" } ], "container-title" : "Proceedings of the National Academy of Sciences", "id" : "ITEM-1", "issue" : "35", "issued" : { "date-parts" : [ [ "2012" ] ] }, "page" : "14052-14057", "title" : "Climate-driven regime shifts in Arctic marine benthos", "type" : "article-journal", "volume" : "109" }, "uris" : [ "http://www.mendeley.com/documents/?uuid=c70804a4-acf9-4777-a109-3fc4a48c4fd6" ] } ], "mendeley" : { "formattedCitation" : "(Kortsch et al. 2012)", "plainTextFormattedCitation" : "(Kortsch et al. 2012)", "previouslyFormattedCitation" : "(Kortsch et al. 2012)" }, "properties" : {  }, "schema" : "https://github.com/citation-style-language/schema/raw/master/csl-citation.json" }</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Pr>
          <w:rFonts w:cs="Times New Roman"/>
        </w:rPr>
        <w:instrText>ADDIN CSL_CITATION { "citationItems" : [ { "id" : "ITEM-1", "itemData" : { "DOI" : "10.1038/nclimate3188", "ISSN" : "17586798", "abstract" : "A holistic and transdisciplinary approach is urgently required to investigate the physical and socio-economic impacts of collapsing coastlines in the Arctic nearshore zone.", "author" : [ { "dropping-particle" : "", "family" : "Fritz", "given" : "Michael", "non-dropping-particle" : "", "parse-names" : false, "suffix" : "" }, { "dropping-particle" : "", "family" : "Vonk", "given" : "Jorien E.", "non-dropping-particle" : "", "parse-names" : false, "suffix" : "" }, { "dropping-particle" : "", "family" : "Lantuit", "given" : "Hugues", "non-dropping-particle" : "", "parse-names" : false, "suffix" : "" } ], "container-title" : "Nature Climate Change", "id" : "ITEM-1", "issue" : "1", "issued" : { "date-parts" : [ [ "2017" ] ] }, "page" : "6-7", "publisher" : "Nature Publishing Group", "title" : "Collapsing Arctic coastlines", "type" : "article-journal", "volume" : "7" }, "uris" : [ "http://www.mendeley.com/documents/?uuid=efdf003a-34e0-40a9-a959-e7b842fc98e3" ] } ], "mendeley" : { "formattedCitation" : "(Fritz et al. 2017)", "plainTextFormattedCitation" : "(Fritz et al. 2017)", "previouslyFormattedCitation" : "(Fritz et al. 2017)" }, "properties" : {  }, "schema" : "https://github.com/citation-style-language/schema/raw/master/csl-citation.json" }</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1D230978" w14:textId="31669E8C" w:rsidR="00B448CE" w:rsidRDefault="00B448CE" w:rsidP="00B448CE">
      <w:pPr>
        <w:ind w:firstLine="540"/>
        <w:rPr>
          <w:rFonts w:cs="Times New Roman"/>
        </w:rPr>
      </w:pPr>
      <w:r>
        <w:rPr>
          <w:rFonts w:cs="Times New Roman"/>
        </w:rPr>
        <w:t xml:space="preserve">Fish populations are greatly affected by fluctuations in surrounding environmental conditions. As poikilotherms, fish have internal temperatures that are regulated by their environment, which causes surrounding water temperatures to greatly affect their rate dynamic parameters </w:t>
      </w:r>
      <w:r>
        <w:rPr>
          <w:rFonts w:cs="Times New Roman"/>
        </w:rPr>
        <w:fldChar w:fldCharType="begin" w:fldLock="1"/>
      </w:r>
      <w:r>
        <w:rPr>
          <w:rFonts w:cs="Times New Roman"/>
        </w:rPr>
        <w:instrText>ADDIN CSL_CITATION { "citationItems" : [ { "id" : "ITEM-1", "itemData" : { "DOI" : "10.1093/icesjms/39.2.175", "ISBN" : "0020-6466", "ISSN" : "1054-3139", "PMID" : "2380", "abstract" : "A compilation of values for the exponential coefficient of natural mortality (M) is given for 175 different stocks of fish distributed in 84 species, both freshwater and marine, and ranging from polar to tropical waters. Values of L\u221e(LT, cm), W\u221e(g, fresh weight), K (1/year) and T (\u00b0C, mean annual water temperature) were attributed to each value of M, and the 175 sets of values plotted such that:\n1) log M = \u22120\u00b72107 \u2212 0\u00b70824 log W \u221e + 0\u00b76757 log K + 0\u00b74627 log T and 2) log M = \u22120\u00b70066 \u2212 0\u00b7279 log L \u221e + 0\u00b76543 log K + 0\u00b74634 log T\nThe multiple correlation coefficients are for 1) 0\u00b7845, and for 2) 0\u00b7847, while the critical value (171 d.f.) is 0\u00b7275 (for P = 0\u00b701). All slopes are significantly \u2260 0 (for P = 0\u00b7001). The standard deviation of estimates of log M are for 1) 0\u00b7247, and for 2) 0\u00b7245.\nThe equations provide highly reliable estimates of M for any given fish stock, given the values of W \u221e or L \u221e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 "author" : [ { "dropping-particle" : "", "family" : "Pauly", "given" : "D.", "non-dropping-particle" : "", "parse-names" : false, "suffix" : "" } ], "container-title" : "ICES Journal of Marine Science", "id" : "ITEM-1", "issue" : "2", "issued" : { "date-parts" : [ [ "1980" ] ] }, "page" : "175-192", "title" : "On the interrelationships between natural mortality, growth parameters, and mean environmental temperature in 175 fish stocks", "type" : "article-journal", "volume" : "39" }, "uris" : [ "http://www.mendeley.com/documents/?uuid=c4324155-8650-4a69-8575-46e49620c940" ] } ], "mendeley" : { "formattedCitation" : "(Pauly 1980)", "plainTextFormattedCitation" : "(Pauly 1980)", "previouslyFormattedCitation" : "(Pauly 1980)" }, "properties" : {  }, "schema" : "https://github.com/citation-style-language/schema/raw/master/csl-citation.json" }</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Pr>
          <w:rFonts w:cs="Times New Roman"/>
        </w:rPr>
        <w:instrText>ADDIN CSL_CITATION { "citationItems" : [ { "id" : "ITEM-1", "itemData" : { "DOI" : "10.1016/S0065-2881(08)60202-3", "ISBN" : "012026126X", "ISSN" : "00652881", "PMID" : "3663516", "abstract" : "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u00b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u00a9 1990, Elsevier Ltd. All rights reserved.", "author" : [ { "dropping-particle" : "", "family" : "Cushing", "given" : "D. H.", "non-dropping-particle" : "", "parse-names" : false, "suffix" : "" } ], "container-title" : "Advances in Marine Biology", "id" : "ITEM-1", "issued" : { "date-parts" : [ [ "1990" ] ] }, "number-of-pages" : "249-293", "title" : "Plankton production and year-class strength in fish populations: An update of the match/mismatch hypothesis", "type" : "book", "volume" : "26" }, "uris" : [ "http://www.mendeley.com/documents/?uuid=d8ed0874-d837-4435-b76a-56438860d20e" ] } ], "mendeley" : { "formattedCitation" : "(Cushing 1990)", "manualFormatting" : "(Cushing 1990", "plainTextFormattedCitation" : "(Cushing 1990)", "previouslyFormattedCitation" : "(Cushing 1990)" }, "properties" : {  }, "schema" : "https://github.com/citation-style-language/schema/raw/master/csl-citation.json" }</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Pr>
          <w:rFonts w:cs="Times New Roman"/>
        </w:rPr>
        <w:instrText>ADDIN CSL_CITATION { "citationItems" : [ { "id" : "ITEM-1", "itemData" : { "DOI" : "10.1098/rstb.2007.0011", "ISBN" : "0962-8436 (Print)\\r0962-8436 (Linking)", "ISSN" : "0962-8436", "PMID" : "18048301", "abstract" : "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 "author" : [ { "dropping-particle" : "", "family" : "Monaghan", "given" : "P.", "non-dropping-particle" : "", "parse-names" : false, "suffix" : "" } ], "container-title" : "Philosophical Transactions of the Royal Society B: Biological Sciences", "id" : "ITEM-1", "issue" : "1497", "issued" : { "date-parts" : [ [ "2008" ] ] }, "page" : "1635-1645", "title" : "Early growth conditions, phenotypic development and environmental change", "type" : "article-journal", "volume" : "363" }, "uris" : [ "http://www.mendeley.com/documents/?uuid=eb901bf0-7f12-46aa-8b1c-cd205077ebfa" ] } ], "mendeley" : { "formattedCitation" : "(Monaghan 2008)", "manualFormatting" : "Monaghan 2008)", "plainTextFormattedCitation" : "(Monaghan 2008)", "previouslyFormattedCitation" : "(Monaghan 2008)" }, "properties" : {  }, "schema" : "https://github.com/citation-style-language/schema/raw/master/csl-citation.json" }</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s, especially for diadromous fishes </w:t>
      </w:r>
      <w:r>
        <w:rPr>
          <w:rFonts w:cs="Times New Roman"/>
        </w:rPr>
        <w:fldChar w:fldCharType="begin" w:fldLock="1"/>
      </w:r>
      <w:r>
        <w:rPr>
          <w:rFonts w:cs="Times New Roman"/>
        </w:rPr>
        <w:instrText>ADDIN CSL_CITATION { "citationItems" : [ { "id" : "ITEM-1", "itemData" : { "author" : [ { "dropping-particle" : "", "family" : "Werner", "given" : "Earl E", "non-dropping-particle" : "", "parse-names" : false, "suffix" : "" }, { "dropping-particle" : "", "family" : "Gilliam", "given" : "James F", "non-dropping-particle" : "", "parse-names" : false, "suffix" : "" } ], "container-title" : "Annual Review of Ecology and Systematics", "id" : "ITEM-1", "issued" : { "date-parts" : [ [ "1984" ] ] }, "page" : "393-425", "title" : "The Ontogenetic Niche and Species Interactions in Size-Structured Populations", "type" : "article-journal", "volume" : "15" }, "uris" : [ "http://www.mendeley.com/documents/?uuid=c43efe04-8502-4fca-b7bf-1e9154912d76" ] } ], "mendeley" : { "formattedCitation" : "(Werner and Gilliam 1984)", "plainTextFormattedCitation" : "(Werner and Gilliam 1984)", "previouslyFormattedCitation" : "(Werner and Gilliam 1984)" }, "properties" : {  }, "schema" : "https://github.com/citation-style-language/schema/raw/master/csl-citation.json" }</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w:t>
      </w:r>
      <w:r>
        <w:rPr>
          <w:rFonts w:cs="Times New Roman"/>
        </w:rPr>
        <w:lastRenderedPageBreak/>
        <w:t xml:space="preserve">effects </w:t>
      </w:r>
      <w:r>
        <w:rPr>
          <w:rFonts w:cs="Times New Roman"/>
        </w:rPr>
        <w:fldChar w:fldCharType="begin" w:fldLock="1"/>
      </w:r>
      <w:r>
        <w:rPr>
          <w:rFonts w:cs="Times New Roman"/>
        </w:rPr>
        <w:instrText>ADDIN CSL_CITATION { "citationItems" : [ { "id" : "ITEM-1", "itemData" : { "DOI" : "10.1007/BF00000356", "ISBN" : "0378-1909", "ISSN" : "03781909", "abstract" : "Most fish species (and sometimes different life stages within a species) exhibit behavioral temperature\\r\\nselection. In nature, thermal gradients provide habitat structure to which fish orient. Apparently, fish have\\r\\nevolved to fit into \u2018thermal niches\u2019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u2019s interference, but a fish\u2019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 "author" : [ { "dropping-particle" : "", "family" : "Coutant", "given" : "Charles C.", "non-dropping-particle" : "", "parse-names" : false, "suffix" : "" } ], "container-title" : "Environmental Biology of Fishes", "id" : "ITEM-1", "issue" : "3", "issued" : { "date-parts" : [ [ "1987" ] ] }, "page" : "161-172", "title" : "Thermal preference: when does an asset become a liability?", "type" : "article-journal", "volume" : "18" }, "uris" : [ "http://www.mendeley.com/documents/?uuid=0d780da3-cc59-4afc-aa3d-1199a14a9988" ] } ], "mendeley" : { "formattedCitation" : "(Coutant 1987)", "plainTextFormattedCitation" : "(Coutant 1987)", "previouslyFormattedCitation" : "(Coutant 1987)" }, "properties" : {  }, "schema" : "https://github.com/citation-style-language/schema/raw/master/csl-citation.json" }</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of salinity are another important environmental variable, as osmoregulation can incur a significant energetic cost </w:t>
      </w:r>
      <w:r>
        <w:rPr>
          <w:rFonts w:cs="Times New Roman"/>
        </w:rPr>
        <w:fldChar w:fldCharType="begin" w:fldLock="1"/>
      </w:r>
      <w:r>
        <w:rPr>
          <w:rFonts w:cs="Times New Roman"/>
        </w:rPr>
        <w:instrText>ADDIN CSL_CITATION { "citationItems" : [ { "id" : "ITEM-1", "itemData" : { "DOI" : "10.1016/S1532-0456(01)00268-X", "ISBN" : "1532-0456", "ISSN" : "15320456", "PMID" : "11738629", "abstract" : "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u00a9 2001 Elsevier Science Inc. All rights reserved.", "author" : [ { "dropping-particle" : "", "family" : "B\u0153uf", "given" : "Gilles", "non-dropping-particle" : "", "parse-names" : false, "suffix" : "" }, { "dropping-particle" : "", "family" : "Payan", "given" : "Patrick", "non-dropping-particle" : "", "parse-names" : false, "suffix" : "" } ], "container-title" : "Comparative Biochemistry and Physiology - Part C Toxicology and Pharmacology", "id" : "ITEM-1", "issue" : "4", "issued" : { "date-parts" : [ [ "2001" ] ] }, "page" : "411-423", "title" : "How should salinity influence fish growth?", "type" : "article-journal", "volume" : "130" }, "uris" : [ "http://www.mendeley.com/documents/?uuid=4e6902bb-649f-4b82-ac14-1fbd76e75a55" ] } ], "mendeley" : { "formattedCitation" : "(B\u0153uf and Payan 2001)", "plainTextFormattedCitation" : "(B\u0153uf and Payan 2001)", "previouslyFormattedCitation" : "(B\u0153uf and Payan 2001)" }, "properties" : {  }, "schema" : "https://github.com/citation-style-language/schema/raw/master/csl-citation.json" }</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Pr>
          <w:rFonts w:cs="Times New Roman"/>
        </w:rPr>
        <w:instrText>ADDIN CSL_CITATION { "citationItems" : [ { "id" : "ITEM-1", "itemData" : { "DOI" : "10.1016/0044-8486(93)90307-K", "ISBN" : "0044-8486", "ISSN" : "00448486", "PMID" : "24202870", "abstract" : "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u00b0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u00a9 1993.", "author" : [ { "dropping-particle" : "", "family" : "Arnesen", "given" : "Arne M.", "non-dropping-particle" : "", "parse-names" : false, "suffix" : "" }, { "dropping-particle" : "", "family" : "J\u00f8rgensen", "given" : "Even H.", "non-dropping-particle" : "", "parse-names" : false, "suffix" : "" }, { "dropping-particle" : "", "family" : "Jobling", "given" : "Malcolm", "non-dropping-particle" : "", "parse-names" : false, "suffix" : "" } ], "container-title" : "Aquaculture", "id" : "ITEM-1", "issued" : { "date-parts" : [ [ "1993" ] ] }, "page" : "327-338", "title" : "Feed intake, growth and osmoregulation in Arctic charr, Salvelinus alpinus (L.), following abrupt transfer from freshwater to more saline water", "type" : "article-journal", "volume" : "114" }, "uris" : [ "http://www.mendeley.com/documents/?uuid=767edfed-93c9-42f7-a03c-e1e4a45b9fa4" ] }, { "id" : "ITEM-2", "itemData" : { "DOI" : "10.1139/f96-148", "ISBN" : "0706-652X", "ISSN" : "0706-652X", "PMID" : "4034216", "abstract" : "This study examines whether increased growth rate in Atlantic cod (Gadus morhua) at low salinity (14\u2030)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u2030)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u2030)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 "author" : [ { "dropping-particle" : "", "family" : "Dutil", "given" : "J.-D.", "non-dropping-particle" : "", "parse-names" : false, "suffix" : "" }, { "dropping-particle" : "", "family" : "Lambert", "given" : "Y.", "non-dropping-particle" : "", "parse-names" : false, "suffix" : "" }, { "dropping-particle" : "", "family" : "Boucher", "given" : "E.", "non-dropping-particle" : "", "parse-names" : false, "suffix" : "" } ], "container-title" : "Canadian Journal of Fisheries and Aquatic Sciences", "id" : "ITEM-2", "issued" : { "date-parts" : [ [ "1997" ] ] }, "page" : "99-103", "title" : "Does higher growth rate in Atlantic cod (Gadus morhua) at low salinity result from lower standard metabolic rate or increased protein digestibility?", "type" : "article-journal", "volume" : "54" }, "uris" : [ "http://www.mendeley.com/documents/?uuid=453b8c4a-43cd-40aa-89c9-2be708ba8b03" ] } ], "mendeley" : { "formattedCitation" : "(Arnesen et al. 1993; Dutil et al. 1997)", "plainTextFormattedCitation" : "(Arnesen et al. 1993; Dutil et al. 1997)", "previouslyFormattedCitation" : "(Arnesen et al. 1993; Dutil et al. 1997)" }, "properties" : {  }, "schema" : "https://github.com/citation-style-language/schema/raw/master/csl-citation.json" }</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upon the local ecosystem. Many ice-associated taxa (e.g., calanoid copepods and amphipods) exist at the sea ice edges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mendeley" : { "formattedCitation" : "(Bradstreet and Cross 1982)", "plainTextFormattedCitation" : "(Bradstreet and Cross 1982)", "previouslyFormattedCitation" : "(Bradstreet and Cross 1982)" }, "properties" : {  }, "schema" : "https://github.com/citation-style-language/schema/raw/master/csl-citation.json" }</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proofErr w:type="spellStart"/>
      <w:r>
        <w:rPr>
          <w:rFonts w:cs="Times New Roman"/>
        </w:rPr>
        <w:fldChar w:fldCharType="begin" w:fldLock="1"/>
      </w:r>
      <w:r>
        <w:rPr>
          <w:rFonts w:cs="Times New Roman"/>
        </w:rPr>
        <w:instrText>ADDIN CSL_CITATION { "citationItems" : [ { "id" : "ITEM-1",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1",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nualFormatting" : "Gradinger and Bluhm 2004)", "plainTextFormattedCitation" : "(Gradinger and Bluhm 2004)", "previouslyFormattedCitation" : "(Gradinger and Bluhm 2004)" }, "properties" : {  }, "schema" : "https://github.com/citation-style-language/schema/raw/master/csl-citation.json" }</w:instrText>
      </w:r>
      <w:r>
        <w:rPr>
          <w:rFonts w:cs="Times New Roman"/>
        </w:rPr>
        <w:fldChar w:fldCharType="separate"/>
      </w:r>
      <w:r w:rsidRPr="00C23354">
        <w:rPr>
          <w:rFonts w:cs="Times New Roman"/>
          <w:noProof/>
        </w:rPr>
        <w:t>Gradinger</w:t>
      </w:r>
      <w:proofErr w:type="spellEnd"/>
      <w:r w:rsidRPr="00C23354">
        <w:rPr>
          <w:rFonts w:cs="Times New Roman"/>
          <w:noProof/>
        </w:rPr>
        <w:t xml:space="preserve"> and Bluhm 2004)</w:t>
      </w:r>
      <w:r>
        <w:rPr>
          <w:rFonts w:cs="Times New Roman"/>
        </w:rPr>
        <w:fldChar w:fldCharType="end"/>
      </w:r>
      <w:r>
        <w:rPr>
          <w:rFonts w:cs="Times New Roman"/>
        </w:rPr>
        <w:t xml:space="preserve">. Thus, the intensity, duration, and variability of environmental factors plays a large role in determining species presence and abundance in a region, especially in the Arctic. </w:t>
      </w:r>
    </w:p>
    <w:p w14:paraId="642F1470" w14:textId="48DD2199" w:rsidR="00B448CE" w:rsidRDefault="00B448CE" w:rsidP="00B448CE">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sidR="003C405E">
        <w:rPr>
          <w:rFonts w:cs="Times New Roman"/>
        </w:rPr>
        <w:t xml:space="preserve">: </w:t>
      </w:r>
      <w:r w:rsidR="003C405E" w:rsidRPr="003622D7">
        <w:rPr>
          <w:rFonts w:cs="Times New Roman"/>
        </w:rPr>
        <w:t>mean annual temperatures are predicted to outpace global averages rising 3–10</w:t>
      </w:r>
      <w:r w:rsidR="003C405E">
        <w:rPr>
          <w:rFonts w:cs="Times New Roman"/>
        </w:rPr>
        <w:t>°</w:t>
      </w:r>
      <w:r w:rsidR="003C405E" w:rsidRPr="003622D7">
        <w:rPr>
          <w:rFonts w:cs="Times New Roman"/>
        </w:rPr>
        <w:t xml:space="preserve">C </w:t>
      </w:r>
      <w:r w:rsidR="00917C48">
        <w:rPr>
          <w:rFonts w:cs="Times New Roman"/>
        </w:rPr>
        <w:t>over</w:t>
      </w:r>
      <w:r w:rsidR="003C405E" w:rsidRPr="003622D7">
        <w:rPr>
          <w:rFonts w:cs="Times New Roman"/>
        </w:rPr>
        <w:t xml:space="preserve"> the next 80 years</w:t>
      </w:r>
      <w:r w:rsidRPr="003622D7">
        <w:rPr>
          <w:rFonts w:cs="Times New Roman"/>
        </w:rPr>
        <w:t xml:space="preserve">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sidR="00917C48">
        <w:rPr>
          <w:rFonts w:cs="Times New Roman"/>
        </w:rPr>
        <w:t xml:space="preserve"> and </w:t>
      </w:r>
      <w:r w:rsidRPr="003622D7">
        <w:rPr>
          <w:rFonts w:cs="Times New Roman"/>
        </w:rPr>
        <w:t xml:space="preserve">precipitation is expected to increase 30–50% </w:t>
      </w:r>
      <w:r>
        <w:rPr>
          <w:rFonts w:cs="Times New Roman"/>
        </w:rPr>
        <w:fldChar w:fldCharType="begin" w:fldLock="1"/>
      </w:r>
      <w:r>
        <w:rPr>
          <w:rFonts w:cs="Times New Roman"/>
        </w:rPr>
        <w:instrText>ADDIN CSL_CITATION { "citationItems" : [ { "id" : "ITEM-1", "itemData" : { "DOI" : "10.1017/CBO9781107415324", "ISBN" : "9789291691432", "ISSN" : "1476-4687", "PMID" : "17429376", "abstract" : "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u2013 The Physical Science Basis, Impacts, Adaptation, and Vulnerability and Mitigation of Climate Change \u2013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 "author" : [ { "dropping-particle" : "", "family" : "IPCC", "given" : "", "non-dropping-particle" : "", "parse-names" : false, "suffix" : "" } ], "container-title" : "IPCC", "editor" : [ { "dropping-particle" : "", "family" : "Team", "given" : "Core Writing", "non-dropping-particle" : "", "parse-names" : false, "suffix" : "" }, { "dropping-particle" : "", "family" : "Pachauri", "given" : "Rajendra K.", "non-dropping-particle" : "", "parse-names" : false, "suffix" : "" }, { "dropping-particle" : "", "family" : "Meyer", "given" : "Leo", "non-dropping-particle" : "", "parse-names" : false, "suffix" : "" } ], "id" : "ITEM-1", "issued" : { "date-parts" : [ [ "2014" ] ] }, "page" : "151", "publisher-place" : "Geneva, Switzerland", "title" : "Climate Change 2014 Synthesis Report. Contribution of Working Groups I, II and III to the Fifth Assessment Report of the Intergovernmental Panel on Climate Change", "type" : "chapter" }, "uris" : [ "http://www.mendeley.com/documents/?uuid=027d0c19-2a96-4cca-9b61-84a834957023" ] } ], "mendeley" : { "formattedCitation" : "(IPCC 2014)", "plainTextFormattedCitation" : "(IPCC 2014)", "previouslyFormattedCitation" : "(IPCC 2014)" }, "properties" : {  }, "schema" : "https://github.com/citation-style-language/schema/raw/master/csl-citation.json" }</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A reduced duration of shore-fast sea 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in many locations and up to 25 m/year, </w:t>
      </w:r>
      <w:r w:rsidRPr="003622D7">
        <w:rPr>
          <w:rFonts w:cs="Times New Roman"/>
        </w:rPr>
        <w:t>while barrier islands may erode completely</w:t>
      </w:r>
      <w:r>
        <w:rPr>
          <w:rFonts w:cs="Times New Roman"/>
        </w:rPr>
        <w:t xml:space="preserve"> </w:t>
      </w:r>
      <w:r>
        <w:rPr>
          <w:rFonts w:cs="Times New Roman"/>
        </w:rPr>
        <w:fldChar w:fldCharType="begin" w:fldLock="1"/>
      </w:r>
      <w:r>
        <w:rPr>
          <w:rFonts w:cs="Times New Roman"/>
        </w:rPr>
        <w:instrText>ADDIN CSL_CITATION { "citationItems" : [ { "id" : "ITEM-1", "itemData" : { "DOI" : "10.1029/2008GL036205", "ISBN" : "0094-8276", "ISSN" : "00948276", "abstract" : "Analysis of a 60 km segment of the Alaskan Beaufort Sea coast using a time-series of aerial photography revealed that mean annual erosion rates increased from 6.8 m a\u22121 (1955 to 1979), to 8.7 m a\u22121 (1979 to 2002), to 13.6 m a\u2212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 "author" : [ { "dropping-particle" : "", "family" : "Jones", "given" : "B. M.", "non-dropping-particle" : "", "parse-names" : false, "suffix" : "" }, { "dropping-particle" : "", "family" : "Arp", "given" : "C. D.", "non-dropping-particle" : "", "parse-names" : false, "suffix" : "" }, { "dropping-particle" : "", "family" : "Jorgenson", "given" : "M. T.", "non-dropping-particle" : "", "parse-names" : false, "suffix" : "" }, { "dropping-particle" : "", "family" : "Hinkel", "given" : "K. M.", "non-dropping-particle" : "", "parse-names" : false, "suffix" : "" }, { "dropping-particle" : "", "family" : "Schmutz", "given" : "J. A.", "non-dropping-particle" : "", "parse-names" : false, "suffix" : "" }, { "dropping-particle" : "", "family" : "Flint", "given" : "P. L.", "non-dropping-particle" : "", "parse-names" : false, "suffix" : "" } ], "container-title" : "Geophysical Research Letters", "id" : "ITEM-1", "issue" : "3", "issued" : { "date-parts" : [ [ "2009" ] ] }, "page" : "1-5", "title" : "Increase in the rate and uniformity of coastline erosion in Arctic Alaska", "type" : "article-journal", "volume" : "36" }, "uris" : [ "http://www.mendeley.com/documents/?uuid=d5eedd40-b93b-4ad8-b090-99e152a2d0a8" ] }, { "id" : "ITEM-2", "itemData" : { "DOI" : "10.1007/s12237-010-9362-6", "ISBN" : "1223701093", "ISSN" : "15592723", "abstract" : "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u2212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 "author" : [ { "dropping-particle" : "", "family" : "Lantuit", "given" : "Hugues", "non-dropping-particle" : "", "parse-names" : false, "suffix" : "" }, { "dropping-particle" : "", "family" : "Overduin", "given" : "Pier Paul", "non-dropping-particle" : "", "parse-names" : false, "suffix" : "" }, { "dropping-particle" : "", "family" : "Couture", "given" : "Nicole", "non-dropping-particle" : "", "parse-names" : false, "suffix" : "" }, { "dropping-particle" : "", "family" : "Wetterich", "given" : "Sebastian", "non-dropping-particle" : "", "parse-names" : false, "suffix" : "" }, { "dropping-particle" : "", "family" : "Ar\u00e9", "given" : "Felix", "non-dropping-particle" : "", "parse-names" : false, "suffix" : "" }, { "dropping-particle" : "", "family" : "Atkinson", "given" : "David", "non-dropping-particle" : "", "parse-names" : false, "suffix" : "" }, { "dropping-particle" : "", "family" : "Brown", "given" : "Jerry", "non-dropping-particle" : "", "parse-names" : false, "suffix" : "" }, { "dropping-particle" : "", "family" : "Cherkashov", "given" : "Georgy", "non-dropping-particle" : "", "parse-names" : false, "suffix" : "" }, { "dropping-particle" : "", "family" : "Drozdov", "given" : "Dmitry", "non-dropping-particle" : "", "parse-names" : false, "suffix" : "" }, { "dropping-particle" : "", "family" : "Donald Forbes", "given" : "Lawrence", "non-dropping-particle" : "", "parse-names" : false, "suffix" : "" }, { "dropping-particle" : "", "family" : "Graves-Gaylord", "given" : "Allison", "non-dropping-particle" : "", "parse-names" : false, "suffix" : "" }, { "dropping-particle" : "", "family" : "Grigoriev", "given" : "Mikhail", "non-dropping-particle" : "", "parse-names" : false, "suffix" : "" }, { "dropping-particle" : "", "family" : "Hubberten", "given" : "Hans Wolfgang", "non-dropping-particle" : "", "parse-names" : false, "suffix" : "" }, { "dropping-particle" : "", "family" : "Jordan", "given" : "James", "non-dropping-particle" : "", "parse-names" : false, "suffix" : "" }, { "dropping-particle" : "", "family" : "Jorgenson", "given" : "Torre", "non-dropping-particle" : "", "parse-names" : false, "suffix" : "" }, { "dropping-particle" : "", "family" : "\u00d8deg\u00e5rd", "given" : "Rune Strand", "non-dropping-particle" : "", "parse-names" : false, "suffix" : "" }, { "dropping-particle" : "", "family" : "Ogorodov", "given" : "Stanislav", "non-dropping-particle" : "", "parse-names" : false, "suffix" : "" }, { "dropping-particle" : "", "family" : "Pollard", "given" : "Wayne H.", "non-dropping-particle" : "", "parse-names" : false, "suffix" : "" }, { "dropping-particle" : "", "family" : "Rachold", "given" : "Volker", "non-dropping-particle" : "", "parse-names" : false, "suffix" : "" }, { "dropping-particle" : "", "family" : "Sedenko", "given" : "Sergey", "non-dropping-particle" : "", "parse-names" : false, "suffix" : "" }, { "dropping-particle" : "", "family" : "Solomon", "given" : "Steve", "non-dropping-particle" : "", "parse-names" : false, "suffix" : "" }, { "dropping-particle" : "", "family" : "Steenhuisen", "given" : "Frits", "non-dropping-particle" : "", "parse-names" : false, "suffix" : "" }, { "dropping-particle" : "", "family" : "Streletskaya", "given" : "Irina", "non-dropping-particle" : "", "parse-names" : false, "suffix" : "" }, { "dropping-particle" : "", "family" : "Vasiliev", "given" : "Alexander", "non-dropping-particle" : "", "parse-names" : false, "suffix" : "" } ], "container-title" : "Estuaries and Coasts", "id" : "ITEM-2", "issue" : "2", "issued" : { "date-parts" : [ [ "2012" ] ] }, "page" : "383-400", "title" : "The Arctic Coastal Dynamics Database: A New Classification Scheme and Statistics on Arctic Permafrost Coastlines", "type" : "article-journal", "volume" : "35" }, "uris" : [ "http://www.mendeley.com/documents/?uuid=8f03fce5-ee8b-487f-b5d9-f9d2069c2800" ] }, { "id" : "ITEM-3", "itemData" : { "ISSN" : "2015\u20131048", "author" : [ { "dropping-particle" : "", "family" : "Gibbs", "given" : "Ann E", "non-dropping-particle" : "", "parse-names" : false, "suffix" : "" }, { "dropping-particle" : "", "family" : "Richmond", "given" : "Bruce M", "non-dropping-particle" : "", "parse-names" : false, "suffix" : "" } ], "container-title" : "U.S. Geological Survey Open File Report 2015 - 1048", "id" : "ITEM-3", "issued" : { "date-parts" : [ [ "2015" ] ] }, "number-of-pages" : "96", "title" : "National Assessment of Shoreline Change \u2014 Historical Shoreline Change Along the North Coast of Alaska , U.S.-Canadian Border to Icy Cape", "type" : "report" }, "uris" : [ "http://www.mendeley.com/documents/?uuid=d4e76cf1-4893-4299-bc68-fe3d4aebafcf" ] } ], "mendeley" : { "formattedCitation" : "(Jones et al. 2009; Lantuit et al. 2012; Gibbs and Richmond 2015)", "plainTextFormattedCitation" : "(Jones et al. 2009; Lantuit et al. 2012; Gibbs and Richmond 2015)", "previouslyFormattedCitation" : "(Jones et al. 2009; Lantuit et al. 2012; Gibbs and Richmond 2015)" }, "properties" : {  }, "schema" : "https://github.com/citation-style-language/schema/raw/master/csl-citation.json" }</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Pr>
          <w:rFonts w:cs="Times New Roman"/>
        </w:rPr>
        <w:instrText>ADDIN CSL_CITATION { "citationItems" : [ { "id" : "ITEM-1", "itemData" : { "DOI" : "10.1111/gcb.12337", "ISBN" : "1354-1013", "ISSN" : "13541013", "PMID" : "23893603", "abstract" : "Some ecosystems can undergo abrupt transformation in response to relatively small environmental change. Identifying imminent \u2018tipping points\u2019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 "author" : [ { "dropping-particle" : "", "family" : "Clark", "given" : "Graeme F.", "non-dropping-particle" : "", "parse-names" : false, "suffix" : "" }, { "dropping-particle" : "", "family" : "Stark", "given" : "Jonathan S.", "non-dropping-particle" : "", "parse-names" : false, "suffix" : "" }, { "dropping-particle" : "", "family" : "Johnston", "given" : "Emma L.", "non-dropping-particle" : "", "parse-names" : false, "suffix" : "" }, { "dropping-particle" : "", "family" : "Runcie", "given" : "John W.", "non-dropping-particle" : "", "parse-names" : false, "suffix" : "" }, { "dropping-particle" : "", "family" : "Goldsworthy", "given" : "Paul M.", "non-dropping-particle" : "", "parse-names" : false, "suffix" : "" }, { "dropping-particle" : "", "family" : "Raymond", "given" : "Ben", "non-dropping-particle" : "", "parse-names" : false, "suffix" : "" }, { "dropping-particle" : "", "family" : "Riddle", "given" : "Martin J.", "non-dropping-particle" : "", "parse-names" : false, "suffix" : "" } ], "container-title" : "Global Change Biology", "id" : "ITEM-1", "issue" : "12", "issued" : { "date-parts" : [ [ "2013" ] ] }, "page" : "3749-3761", "title" : "Light-driven tipping points in polar ecosystems", "type" : "article-journal", "volume" : "19" }, "uris" : [ "http://www.mendeley.com/documents/?uuid=96fa3334-c3a2-4f0c-b49e-6309393a723d" ] } ], "mendeley" : { "formattedCitation" : "(Clark et al. 2013)", "plainTextFormattedCitation" : "(Clark et al. 2013)", "previouslyFormattedCitation" : "(Clark et al. 2013)" }, "properties" : {  }, "schema" : "https://github.com/citation-style-language/schema/raw/master/csl-citation.json" }</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w:t>
      </w:r>
      <w:r>
        <w:rPr>
          <w:rFonts w:cs="Times New Roman"/>
        </w:rPr>
        <w:lastRenderedPageBreak/>
        <w:t xml:space="preserve">regions. However, the reduction in sea ice </w:t>
      </w:r>
      <w:r w:rsidR="00917C48">
        <w:rPr>
          <w:rFonts w:cs="Times New Roman"/>
        </w:rPr>
        <w:t xml:space="preserve">in the Beaufort Sea has </w:t>
      </w:r>
      <w:r>
        <w:rPr>
          <w:rFonts w:cs="Times New Roman"/>
        </w:rPr>
        <w:t>increase</w:t>
      </w:r>
      <w:r w:rsidR="00917C48">
        <w:rPr>
          <w:rFonts w:cs="Times New Roman"/>
        </w:rPr>
        <w:t>d</w:t>
      </w:r>
      <w:r>
        <w:rPr>
          <w:rFonts w:cs="Times New Roman"/>
        </w:rPr>
        <w:t xml:space="preserve"> suspended sediment load (caused by an increase in coastal erosion rates), decreas</w:t>
      </w:r>
      <w:r w:rsidR="00596D67">
        <w:rPr>
          <w:rFonts w:cs="Times New Roman"/>
        </w:rPr>
        <w:t>ing</w:t>
      </w:r>
      <w:r>
        <w:rPr>
          <w:rFonts w:cs="Times New Roman"/>
        </w:rPr>
        <w:t xml:space="preserve"> benthic and water column primary production </w:t>
      </w:r>
      <w:r>
        <w:rPr>
          <w:rFonts w:cs="Times New Roman"/>
        </w:rPr>
        <w:fldChar w:fldCharType="begin" w:fldLock="1"/>
      </w:r>
      <w:r>
        <w:rPr>
          <w:rFonts w:cs="Times New Roman"/>
        </w:rPr>
        <w:instrText>ADDIN CSL_CITATION { "citationItems" : [ { "id" : "ITEM-1", "itemData" : { "DOI" : "10.1016/j.pocean.2018.02.016", "ISSN" : "00796611", "abstract" : "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u00b1SD: 1.7\u00b13.6 to 4.5\u00b1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 "author" : [ { "dropping-particle" : "", "family" : "Bonsell", "given" : "Christina", "non-dropping-particle" : "", "parse-names" : false, "suffix" : "" }, { "dropping-particle" : "", "family" : "Dunton", "given" : "Kenneth H.", "non-dropping-particle" : "", "parse-names" : false, "suffix" : "" } ], "container-title" : "Progress in Oceanography", "id" : "ITEM-1", "issued" : { "date-parts" : [ [ "2018" ] ] }, "page" : "160-170", "publisher" : "Elsevier", "title" : "Long-term patterns of benthic irradiance and kelp production in the central Beaufort Sea reveal implications of warming for Arctic inner shelves", "type" : "article-journal", "volume" : "162" }, "uris" : [ "http://www.mendeley.com/documents/?uuid=9c9a5c53-0cca-4aba-8525-f56c30c2421e" ] } ], "mendeley" : { "formattedCitation" : "(Bonsell and Dunton 2018)", "plainTextFormattedCitation" : "(Bonsell and Dunton 2018)", "previouslyFormattedCitation" : "(Bonsell and Dunton 2018)" }, "properties" : {  }, "schema" : "https://github.com/citation-style-language/schema/raw/master/csl-citation.json" }</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xml:space="preserve">. Such changes in environmental conditions of </w:t>
      </w:r>
      <w:r w:rsidR="00596D67">
        <w:rPr>
          <w:rFonts w:cs="Times New Roman"/>
        </w:rPr>
        <w:t>Arctic</w:t>
      </w:r>
      <w:r>
        <w:rPr>
          <w:rFonts w:cs="Times New Roman"/>
        </w:rPr>
        <w:t xml:space="preserve"> nearshore regions holds implications for the ecological responses of local fish species. </w:t>
      </w:r>
    </w:p>
    <w:p w14:paraId="7D2FF057" w14:textId="3F7991E3"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Pr>
          <w:rFonts w:cs="Times New Roman"/>
        </w:rPr>
        <w:instrText>ADDIN CSL_CITATION { "citationItems" : [ { "id" : "ITEM-1", "itemData" : { "DOI" : "10.1641/0006-3568(2001)051[0633:TICAMO]2.0.CO;2", "ISBN" : "0006-3568", "ISSN" : "0006-3568", "PMID" : "5215850", "abstract" : "Nearshore estuarine and marine ecosystems\u2014e.g., seagrass meadows, marshes, and mangrove forests\u2014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 "author" : [ { "dropping-particle" : "", "family" : "Beck", "given" : "Michael W.", "non-dropping-particle" : "", "parse-names" : false, "suffix" : "" }, { "dropping-particle" : "", "family" : "Heck", "given" : "Kenneth L.", "non-dropping-particle" : "", "parse-names" : false, "suffix" : "" }, { "dropping-particle" : "", "family" : "Able", "given" : "Kenneth W.", "non-dropping-particle" : "", "parse-names" : false, "suffix" : "" }, { "dropping-particle" : "", "family" : "Childers", "given" : "Daniel L.", "non-dropping-particle" : "", "parse-names" : false, "suffix" : "" }, { "dropping-particle" : "", "family" : "Eggleston", "given" : "David B.", "non-dropping-particle" : "", "parse-names" : false, "suffix" : "" }, { "dropping-particle" : "", "family" : "Gillanders", "given" : "Bronwyn M.", "non-dropping-particle" : "", "parse-names" : false, "suffix" : "" }, { "dropping-particle" : "", "family" : "Halpern", "given" : "Benjamin", "non-dropping-particle" : "", "parse-names" : false, "suffix" : "" }, { "dropping-particle" : "", "family" : "Hays", "given" : "Cynthia G.", "non-dropping-particle" : "", "parse-names" : false, "suffix" : "" }, { "dropping-particle" : "", "family" : "Hoshino", "given" : "Kaho", "non-dropping-particle" : "", "parse-names" : false, "suffix" : "" }, { "dropping-particle" : "", "family" : "Minello", "given" : "Thomas J.", "non-dropping-particle" : "", "parse-names" : false, "suffix" : "" }, { "dropping-particle" : "", "family" : "Orth", "given" : "Robert J.", "non-dropping-particle" : "", "parse-names" : false, "suffix" : "" }, { "dropping-particle" : "", "family" : "Sheridan", "given" : "Peter F.", "non-dropping-particle" : "", "parse-names" : false, "suffix" : "" }, { "dropping-particle" : "", "family" : "Weinstein", "given" : "Micheal P.", "non-dropping-particle" : "", "parse-names" : false, "suffix" : "" } ], "container-title" : "BioScience", "id" : "ITEM-1", "issue" : "8", "issued" : { "date-parts" : [ [ "2001" ] ] }, "page" : "633-641", "title" : "The Identification, Conservation, and Management of Estuarine and Marine Nurseries for Fish and Invertebrates", "type" : "article-journal", "volume" : "51" }, "uris" : [ "http://www.mendeley.com/documents/?uuid=2a914f36-ebff-4dc7-9833-7fcf31c041a6" ] } ], "mendeley" : { "formattedCitation" : "(Beck et al. 2001)", "plainTextFormattedCitation" : "(Beck et al. 2001)", "previouslyFormattedCitation" : "(Beck et al. 2001)" }, "properties" : {  }, "schema" : "https://github.com/citation-style-language/schema/raw/master/csl-citation.json" }</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Pr>
          <w:rFonts w:cs="Times New Roman"/>
        </w:rPr>
        <w:instrText>ADDIN CSL_CITATION { "citationItems" : [ { "id" : "ITEM-1", "itemData" : { "DOI" : "10.1007/s12237-014-9846-x", "ISBN" : "1559-2723", "ISSN" : "15592731", "abstract" : "Coastal ecosystems, such as estuaries, salt marshes, mangroves and seagrassmeadows, comprise some of theworld\u2019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 "author" : [ { "dropping-particle" : "", "family" : "Sheaves", "given" : "Marcus", "non-dropping-particle" : "", "parse-names" : false, "suffix" : "" }, { "dropping-particle" : "", "family" : "Baker", "given" : "Ronald", "non-dropping-particle" : "", "parse-names" : false, "suffix" : "" }, { "dropping-particle" : "", "family" : "Nagelkerken", "given" : "Ivan", "non-dropping-particle" : "", "parse-names" : false, "suffix" : "" }, { "dropping-particle" : "", "family" : "Connolly", "given" : "Rod M.", "non-dropping-particle" : "", "parse-names" : false, "suffix" : "" } ], "container-title" : "Estuaries and Coasts", "id" : "ITEM-1", "issue" : "2", "issued" : { "date-parts" : [ [ "2014" ] ] }, "page" : "401-414", "title" : "True Value of Estuarine and Coastal Nurseries for Fish: Incorporating Complexity and Dynamics", "type" : "article-journal", "volume" : "38" }, "uris" : [ "http://www.mendeley.com/documents/?uuid=7c928937-ea49-4d2d-82f2-fae0217c0eca" ] } ], "mendeley" : { "formattedCitation" : "(Sheaves et al. 2014)", "plainTextFormattedCitation" : "(Sheaves et al. 2014)", "previouslyFormattedCitation" : "(Sheaves et al. 2014)" }, "properties" : {  }, "schema" : "https://github.com/citation-style-language/schema/raw/master/csl-citation.json" }</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Pr>
          <w:rFonts w:cs="Times New Roman"/>
        </w:rPr>
        <w:instrText>ADDIN CSL_CITATION { "citationItems" : [ { "id" : "ITEM-1", "itemData" : { "DOI" : "10.1139/F08-048", "ISBN" : "0706-652X", "ISSN" : "0706-652X", "abstract" : "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 "author" : [ { "dropping-particle" : "", "family" : "Collie", "given" : "Jeremy S.", "non-dropping-particle" : "", "parse-names" : false, "suffix" : "" }, { "dropping-particle" : "", "family" : "Wood", "given" : "Anthony D.", "non-dropping-particle" : "", "parse-names" : false, "suffix" : "" }, { "dropping-particle" : "", "family" : "Jeffries", "given" : "H. Perry", "non-dropping-particle" : "", "parse-names" : false, "suffix" : "" } ], "container-title" : "Canadian Journal of Fisheries and Aquatic Sciences", "id" : "ITEM-1", "issue" : "7", "issued" : { "date-parts" : [ [ "2008" ] ] }, "page" : "1352-1365", "title" : "Long-term shifts in the species composition of a coastal fish community", "type" : "article-journal", "volume" : "65" }, "uris" : [ "http://www.mendeley.com/documents/?uuid=88b5cbd6-e1a4-466a-b806-d5c971ac76db" ] }, { "id" : "ITEM-2", "itemData" : { "DOI" : "10.1139/cjfas-58-1-157", "ISBN" : "1205-7533", "ISSN" : "12057533", "PMID" : "20492032", "abstract" : "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u00e9sum\u00e9 : Nous avons \u00e9tudi\u00e9 la structuration des communaut\u00e9s de poissons dans les cours d'eau et les lacs, ainsi que le r\u00f4le des facteurs abiotiques, biotiques et spatiaux dans la d\u00e9termination de la composition sp\u00e9cifique. La piscivorie par les poissons s'av\u00e8re \u00eatre un facteur dominant, tant dans les cours d'eau que dans les lacs; en revanche, le r\u00f4le de la comp\u00e9tition est \u00e9tabli de fa\u00e7on moins convaincante. Dans les petits cours d'eau et lacs, la pr\u00e9dation peut exclure des esp\u00e8ces, ce qui r\u00e9sulte en des r\u00e9partitions mutuellement exclusives et de fortes diff\u00e9rences dans la composition des communaut\u00e9s. Dans une m\u00eame r\u00e9gion g\u00e9ographique, les facteurs abiotiques contr\u00f4lent souvent l'importance relative de la piscivorie, influen\u00e7ant ainsi la composition sp\u00e9cifique des proies pr\u00e9sentes. L'\u00e9chelle spatiale \u00e0 laquelle les \u00e9tudes sont conduites affecte la perception que l'on peut avoir de l'importance relative des facteurs biotiques par rapport aux facteurs abiotiques; les \u00e9tudes \u00e0 petite \u00e9chelle r\u00e9v\u00e8lent une plus grande importance de la comp\u00e9tition, alors que celles \u00e0 grande \u00e9chelle me\u2026", "author" : [ { "dropping-particle" : "", "family" : "Jackson", "given" : "Donald A.", "non-dropping-particle" : "", "parse-names" : false, "suffix" : "" }, { "dropping-particle" : "", "family" : "Peres-Neto", "given" : "Pedro R.", "non-dropping-particle" : "", "parse-names" : false, "suffix" : "" }, { "dropping-particle" : "", "family" : "Olden", "given" : "Julian D.", "non-dropping-particle" : "", "parse-names" : false, "suffix" : "" } ], "container-title" : "Canadian Journal of Fisheries and Aquatic Sciences", "id" : "ITEM-2", "issue" : "1", "issued" : { "date-parts" : [ [ "2001" ] ] }, "page" : "157-170", "title" : "What controls who is where in freshwater fish communities \u2013 the roles of biotic, abiotic, and spatial factors", "type" : "article-journal", "volume" : "58" }, "uris" : [ "http://www.mendeley.com/documents/?uuid=dbf903f1-553c-43f3-af67-ce1c67c08445" ] } ], "mendeley" : { "formattedCitation" : "(Jackson et al. 2001; Collie et al. 2008)", "plainTextFormattedCitation" : "(Jackson et al. 2001; Collie et al. 2008)", "previouslyFormattedCitation" : "(Jackson et al. 2001; Collie et al. 2008)" }, "properties" : {  }, "schema" : "https://github.com/citation-style-language/schema/raw/master/csl-citation.json" }</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Pr>
          <w:rFonts w:cs="Times New Roman"/>
        </w:rPr>
        <w:instrText>ADDIN CSL_CITATION { "citationItems" : [ { "id" : "ITEM-1", "itemData" : { "DOI" : "10.1111/j.1095-8649.1980.tb02749.x", "ISBN" : "0022-1112", "ISSN" : "10958649", "PMID" : "6370144", "abstract" : "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 "author" : [ { "dropping-particle" : "", "family" : "Blaber", "given" : "S. J. M.", "non-dropping-particle" : "", "parse-names" : false, "suffix" : "" }, { "dropping-particle" : "", "family" : "Blaber", "given" : "T. G.", "non-dropping-particle" : "", "parse-names" : false, "suffix" : "" } ], "container-title" : "Journal of Fish Biology", "id" : "ITEM-1", "issue" : "2", "issued" : { "date-parts" : [ [ "1980" ] ] }, "page" : "143-162", "title" : "Factors affecting the distribution of juvenile estuarine and inshore fish", "type" : "article-journal", "volume" : "17" }, "uris" : [ "http://www.mendeley.com/documents/?uuid=09a319c9-e1b4-471d-849f-59da57638cbc" ] } ], "mendeley" : { "formattedCitation" : "(Blaber and Blaber 1980)", "plainTextFormattedCitation" : "(Blaber and Blaber 1980)", "previouslyFormattedCitation" : "(Blaber and Blaber 1980)" }, "properties" : {  }, "schema" : "https://github.com/citation-style-language/schema/raw/master/csl-citation.json" }</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Pr>
          <w:rFonts w:cs="Times New Roman"/>
        </w:rPr>
        <w:instrText>ADDIN CSL_CITATION { "citationItems" : [ { "id" : "ITEM-1", "itemData" : { "DOI" : "10.1016/0022-0981(93)90098-9", "ISBN" : "0022-0981", "ISSN" : "00220981", "PMID" : "2332", "abstract" : "An increase in variability between samples collected from impacted vs. control areas is described for four different types of marine communities: meiobcnthos subjected to organic enrichment, macrobenthos in the vicinity of the Ekofisk oil-field, reef-corals following the 1982-3 El Ni\u00f1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u2032)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u00a9 1993.", "author" : [ { "dropping-particle" : "", "family" : "Warwick", "given" : "R. M.", "non-dropping-particle" : "", "parse-names" : false, "suffix" : "" }, { "dropping-particle" : "", "family" : "Clarke", "given" : "K. R.", "non-dropping-particle" : "", "parse-names" : false, "suffix" : "" } ], "container-title" : "Journal of Experimental Marine Biology and Ecology", "id" : "ITEM-1", "issue" : "1-2", "issued" : { "date-parts" : [ [ "1993" ] ] }, "page" : "215-226", "title" : "Increased variability as a symptom of stress in marine communities", "type" : "article-journal", "volume" : "172" }, "uris" : [ "http://www.mendeley.com/documents/?uuid=3d2b3118-1e03-4a9d-85c9-01d6475cef98" ] } ], "mendeley" : { "formattedCitation" : "(Warwick and Clarke 1993)", "plainTextFormattedCitation" : "(Warwick and Clarke 1993)", "previouslyFormattedCitation" : "(Warwick and Clarke 1993)" }, "properties" : {  }, "schema" : "https://github.com/citation-style-language/schema/raw/master/csl-citation.json" }</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healthy communities with high biological diversity and wide response diversity of these species </w:t>
      </w:r>
      <w:r>
        <w:rPr>
          <w:rFonts w:cs="Times New Roman"/>
        </w:rPr>
        <w:fldChar w:fldCharType="begin" w:fldLock="1"/>
      </w:r>
      <w:r>
        <w:rPr>
          <w:rFonts w:cs="Times New Roman"/>
        </w:rPr>
        <w:instrText>ADDIN CSL_CITATION { "citationItems" : [ { "id" : "ITEM-1", "itemData" : { "DOI" : "10.1007/s100219900002", "ISBN" : "1432-9840", "ISSN" : "1432-9840", "PMID" : "20829476", "abstract" : "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 "author" : [ { "dropping-particle" : "", "family" : "Peterson", "given" : "Garry", "non-dropping-particle" : "", "parse-names" : false, "suffix" : "" }, { "dropping-particle" : "", "family" : "Allen", "given" : "Craig R.", "non-dropping-particle" : "", "parse-names" : false, "suffix" : "" }, { "dropping-particle" : "", "family" : "Holling", "given" : "C. S.", "non-dropping-particle" : "", "parse-names" : false, "suffix" : "" } ], "container-title" : "Ecosystems", "id" : "ITEM-1", "issued" : { "date-parts" : [ [ "1998" ] ] }, "page" : "6-18", "title" : "Ecological Resilience, Biodiversity, and Scale", "type" : "article-journal", "volume" : "1" }, "uris" : [ "http://www.mendeley.com/documents/?uuid=9bc5d51a-a743-48dd-bc61-869fc4f5498d" ] }, { "id" : "ITEM-2", "itemData" : { "DOI" : "10.2307/3868116", "ISBN" : "1540-9295", "ISSN" : "15409295", "PMID" : "9510471", "abstract" : "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 "author" : [ { "dropping-particle" : "", "family" : "Elmqvist", "given" : "T", "non-dropping-particle" : "", "parse-names" : false, "suffix" : "" }, { "dropping-particle" : "", "family" : "Folke", "given" : "C", "non-dropping-particle" : "", "parse-names" : false, "suffix" : "" }, { "dropping-particle" : "", "family" : "Nystrom", "given" : "M", "non-dropping-particle" : "", "parse-names" : false, "suffix" : "" }, { "dropping-particle" : "", "family" : "Peterson", "given" : "G", "non-dropping-particle" : "", "parse-names" : false, "suffix" : "" }, { "dropping-particle" : "", "family" : "Bengtsson", "given" : "J", "non-dropping-particle" : "", "parse-names" : false, "suffix" : "" }, { "dropping-particle" : "", "family" : "Walker", "given" : "B", "non-dropping-particle" : "", "parse-names" : false, "suffix" : "" }, { "dropping-particle" : "", "family" : "Norberg", "given" : "J", "non-dropping-particle" : "", "parse-names" : false, "suffix" : "" } ], "container-title" : "Frontiers in Ecology and the Environment", "id" : "ITEM-2", "issue" : "9", "issued" : { "date-parts" : [ [ "2003" ] ] }, "page" : "488-494", "title" : "Response diversity, ecosystem change, and resilience RID C-1309-2008 RID F-2386-2011", "type" : "article-journal", "volume" : "1" }, "uris" : [ "http://www.mendeley.com/documents/?uuid=70b59b45-6274-400a-a1ce-bff355829363" ] } ], "mendeley" : { "formattedCitation" : "(Peterson et al. 1998; Elmqvist et al. 2003)", "plainTextFormattedCitation" : "(Peterson et al. 1998; Elmqvist et al. 2003)", "previouslyFormattedCitation" : "(Peterson et al. 1998; Elmqvist et al. 2003)" }, "properties" : {  }, "schema" : "https://github.com/citation-style-language/schema/raw/master/csl-citation.json" }</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D6367A0" w14:textId="40B75F7A" w:rsidR="001C62B9" w:rsidRDefault="00B448CE" w:rsidP="007119BD">
      <w:pPr>
        <w:ind w:firstLine="540"/>
        <w:rPr>
          <w:rFonts w:cs="Times New Roman"/>
        </w:rPr>
      </w:pPr>
      <w:r w:rsidRPr="003622D7">
        <w:rPr>
          <w:rFonts w:cs="Times New Roman"/>
        </w:rPr>
        <w:t xml:space="preserve">The nearshore fish community of the Alaskan Arctic is comprised of marine, </w:t>
      </w:r>
      <w:r>
        <w:rPr>
          <w:rFonts w:cs="Times New Roman"/>
        </w:rPr>
        <w:t xml:space="preserve">diadromous (both </w:t>
      </w:r>
      <w:r w:rsidRPr="003622D7">
        <w:rPr>
          <w:rFonts w:cs="Times New Roman"/>
        </w:rPr>
        <w:t>amphidromous</w:t>
      </w:r>
      <w:r>
        <w:rPr>
          <w:rFonts w:cs="Times New Roman"/>
        </w:rPr>
        <w:t xml:space="preserve"> and</w:t>
      </w:r>
      <w:r w:rsidRPr="003622D7">
        <w:rPr>
          <w:rFonts w:cs="Times New Roman"/>
        </w:rPr>
        <w:t xml:space="preserve"> anadromous</w:t>
      </w:r>
      <w:r>
        <w:rPr>
          <w:rFonts w:cs="Times New Roman"/>
        </w:rPr>
        <w:t>)</w:t>
      </w:r>
      <w:r w:rsidRPr="003622D7">
        <w:rPr>
          <w:rFonts w:cs="Times New Roman"/>
        </w:rPr>
        <w:t>, and freshwater species. Typically, most of the Arctic nearshore fish community is</w:t>
      </w:r>
      <w:r>
        <w:rPr>
          <w:rFonts w:cs="Times New Roman"/>
        </w:rPr>
        <w:t xml:space="preserve"> comprised of various whitefishes species (</w:t>
      </w:r>
      <w:proofErr w:type="spellStart"/>
      <w:r w:rsidRPr="003622D7">
        <w:rPr>
          <w:rFonts w:cs="Times New Roman"/>
        </w:rPr>
        <w:t>Coregoninae</w:t>
      </w:r>
      <w:proofErr w:type="spellEnd"/>
      <w:r>
        <w:rPr>
          <w:rFonts w:cs="Times New Roman"/>
        </w:rPr>
        <w:t xml:space="preserve">), </w:t>
      </w:r>
      <w:proofErr w:type="spellStart"/>
      <w:r>
        <w:rPr>
          <w:rFonts w:cs="Times New Roman"/>
        </w:rPr>
        <w:t>gadids</w:t>
      </w:r>
      <w:proofErr w:type="spellEnd"/>
      <w:r>
        <w:rPr>
          <w:rFonts w:cs="Times New Roman"/>
        </w:rPr>
        <w:t xml:space="preserve">, </w:t>
      </w:r>
      <w:r>
        <w:rPr>
          <w:rFonts w:cs="Times New Roman"/>
        </w:rPr>
        <w:lastRenderedPageBreak/>
        <w:t xml:space="preserve">and species such as Arctic Flounder </w:t>
      </w:r>
      <w:proofErr w:type="spellStart"/>
      <w:r w:rsidRPr="00E14D71">
        <w:rPr>
          <w:rFonts w:cs="Times New Roman"/>
          <w:i/>
        </w:rPr>
        <w:t>Liopsetta</w:t>
      </w:r>
      <w:proofErr w:type="spellEnd"/>
      <w:r w:rsidRPr="00E14D71">
        <w:rPr>
          <w:rFonts w:cs="Times New Roman"/>
          <w:i/>
        </w:rPr>
        <w:t xml:space="preserve"> glacialis</w:t>
      </w:r>
      <w:r>
        <w:rPr>
          <w:rFonts w:cs="Times New Roman"/>
        </w:rPr>
        <w:t>,</w:t>
      </w:r>
      <w:r w:rsidRPr="00E14D71">
        <w:rPr>
          <w:rFonts w:cs="Times New Roman"/>
        </w:rPr>
        <w:t xml:space="preserve"> </w:t>
      </w:r>
      <w:r>
        <w:rPr>
          <w:rFonts w:cs="Times New Roman"/>
        </w:rPr>
        <w:t xml:space="preserve">Fourhorn Sculpin </w:t>
      </w:r>
      <w:proofErr w:type="spellStart"/>
      <w:r w:rsidRPr="00E14D71">
        <w:rPr>
          <w:rFonts w:cs="Times New Roman"/>
          <w:i/>
        </w:rPr>
        <w:t>Myoxocephalus</w:t>
      </w:r>
      <w:proofErr w:type="spellEnd"/>
      <w:r w:rsidRPr="00E14D71">
        <w:rPr>
          <w:rFonts w:cs="Times New Roman"/>
          <w:i/>
        </w:rPr>
        <w:t xml:space="preserve"> </w:t>
      </w:r>
      <w:proofErr w:type="spellStart"/>
      <w:r w:rsidRPr="00E14D71">
        <w:rPr>
          <w:rFonts w:cs="Times New Roman"/>
          <w:i/>
        </w:rPr>
        <w:t>quadricornis</w:t>
      </w:r>
      <w:proofErr w:type="spellEnd"/>
      <w:r>
        <w:rPr>
          <w:rFonts w:cs="Times New Roman"/>
        </w:rPr>
        <w:t xml:space="preserve">, and Rainbow Smelt </w:t>
      </w:r>
      <w:proofErr w:type="spellStart"/>
      <w:r w:rsidRPr="00E14D71">
        <w:rPr>
          <w:rFonts w:cs="Times New Roman"/>
          <w:i/>
        </w:rPr>
        <w:t>Osmerus</w:t>
      </w:r>
      <w:proofErr w:type="spellEnd"/>
      <w:r w:rsidRPr="00E14D71">
        <w:rPr>
          <w:rFonts w:cs="Times New Roman"/>
          <w:i/>
        </w:rPr>
        <w:t xml:space="preserve"> </w:t>
      </w:r>
      <w:proofErr w:type="spellStart"/>
      <w:r w:rsidRPr="00E14D71">
        <w:rPr>
          <w:rFonts w:cs="Times New Roman"/>
          <w:i/>
        </w:rPr>
        <w:t>mordax</w:t>
      </w:r>
      <w:proofErr w:type="spellEnd"/>
      <w:r>
        <w:rPr>
          <w:rFonts w:cs="Times New Roman"/>
        </w:rPr>
        <w:t xml:space="preserve"> </w:t>
      </w:r>
      <w:r>
        <w:rPr>
          <w:rFonts w:cs="Times New Roman"/>
        </w:rPr>
        <w:fldChar w:fldCharType="begin" w:fldLock="1"/>
      </w:r>
      <w:r>
        <w:rPr>
          <w:rFonts w:cs="Times New Roman"/>
        </w:rPr>
        <w:instrText>ADDIN CSL_CITATION { "citationItems" : [ { "id" : "ITEM-1", "itemData" : { "author" : [ { "dropping-particle" : "", "family" : "Priest", "given" : "Justin T.", "non-dropping-particle" : "", "parse-names" : false, "suffix" : "" }, { "dropping-particle" : "", "family" : "Green", "given" : "Duncan G.", "non-dropping-particle" : "", "parse-names" : false, "suffix" : "" }, { "dropping-particle" : "", "family" : "Fletcher", "given" : "Bridget M.", "non-dropping-particle" : "", "parse-names" : false, "suffix" : "" }, { "dropping-particle" : "", "family" : "Sutton", "given" : "Trent M.", "non-dropping-particle" : "", "parse-names" : false, "suffix" : "" } ], "id" : "ITEM-1", "issued" : { "date-parts" : [ [ "2018" ] ] }, "number-of-pages" : "53", "publisher-place" : "Fairbanks, Alaska", "title" : "Beaufort Sea Nearshore Fish Monitoring Study: 2017 Annual Report", "type" : "report" }, "uris" : [ "http://www.mendeley.com/documents/?uuid=411fcecc-a85a-4ab9-977c-d07abbe664f5" ] }, { "id" : "ITEM-2", "itemData" : { "author" : [ { "dropping-particle" : "", "family" : "George", "given" : "Craig.", "non-dropping-particle" : "", "parse-names" : false, "suffix" : "" }, { "dropping-particle" : "", "family" : "Moulton", "given" : "Lawrence L.", "non-dropping-particle" : "", "parse-names" : false, "suffix" : "" }, { "dropping-particle" : "", "family" : "Johnson", "given" : "M.", "non-dropping-particle" : "", "parse-names" : false, "suffix" : "" } ], "id" : "ITEM-2", "issued" : { "date-parts" : [ [ "2009" ] ] }, "title" : "A field guide to the common fishes of the North Slope of Alaska", "type" : "book" }, "uris" : [ "http://www.mendeley.com/documents/?uuid=07b2243e-57ea-44a1-ad28-a2008a15cc7c" ] } ], "mendeley" : { "formattedCitation" : "(George et al. 2009; Priest et al. 2018)", "manualFormatting" : "(George et al. 2009; Priest et al. 2018", "plainTextFormattedCitation" : "(George et al. 2009; Priest et al. 2018)", "previouslyFormattedCitation" : "(George et al. 2009; Priest et al. 2018)" }, "properties" : {  }, "schema" : "https://github.com/citation-style-language/schema/raw/master/csl-citation.json" }</w:instrText>
      </w:r>
      <w:r>
        <w:rPr>
          <w:rFonts w:cs="Times New Roman"/>
        </w:rPr>
        <w:fldChar w:fldCharType="separate"/>
      </w:r>
      <w:r w:rsidRPr="001F43B6">
        <w:rPr>
          <w:rFonts w:cs="Times New Roman"/>
          <w:noProof/>
        </w:rPr>
        <w:t>(George et al. 2009; Priest et al. 2018</w:t>
      </w:r>
      <w:r>
        <w:rPr>
          <w:rFonts w:cs="Times New Roman"/>
        </w:rPr>
        <w:fldChar w:fldCharType="end"/>
      </w:r>
      <w:r>
        <w:rPr>
          <w:rFonts w:cs="Times New Roman"/>
        </w:rPr>
        <w:t xml:space="preserve">; C. </w:t>
      </w:r>
      <w:proofErr w:type="spellStart"/>
      <w:r>
        <w:rPr>
          <w:rFonts w:cs="Times New Roman"/>
        </w:rPr>
        <w:t>Bonsell</w:t>
      </w:r>
      <w:proofErr w:type="spellEnd"/>
      <w:r>
        <w:rPr>
          <w:rFonts w:cs="Times New Roman"/>
        </w:rPr>
        <w:t xml:space="preserve">, Marine Science Institute, University of Texas at Austin, unpublished data). The dynamic nature of the Arctic means that resources are highly variable and patchy at both spatial and temporal scales </w:t>
      </w:r>
      <w:r>
        <w:rPr>
          <w:rFonts w:cs="Times New Roman"/>
        </w:rPr>
        <w:fldChar w:fldCharType="begin" w:fldLock="1"/>
      </w:r>
      <w:r>
        <w:rPr>
          <w:rFonts w:cs="Times New Roman"/>
        </w:rPr>
        <w:instrText>ADDIN CSL_CITATION { "citationItems" : [ { "id" : "ITEM-1", "itemData" : { "author" : [ { "dropping-particle" : "", "family" : "Power", "given" : "G.", "non-dropping-particle" : "", "parse-names" : false, "suffix" : "" } ], "container-title" : "Fish Ecology in Arctic North America", "editor" : [ { "dropping-particle" : "", "family" : "Reynolds", "given" : "James B.", "non-dropping-particle" : "", "parse-names" : false, "suffix" : "" } ], "id" : "ITEM-1", "issued" : { "date-parts" : [ [ "1997" ] ] }, "page" : "13 -39", "publisher" : "American Fisheries Society", "publisher-place" : "Bethesda, Md", "title" : "A Review of Fish Ecology in Arctic North America", "type" : "chapter" }, "uris" : [ "http://www.mendeley.com/documents/?uuid=0f61c7bf-aeaa-4bb6-9592-67979f279544" ] } ], "mendeley" : { "formattedCitation" : "(Power 1997)", "plainTextFormattedCitation" : "(Power 1997)", "previouslyFormattedCitation" : "(Power 1997)" }, "properties" : {  }, "schema" : "https://github.com/citation-style-language/schema/raw/master/csl-citation.json" }</w:instrText>
      </w:r>
      <w:r>
        <w:rPr>
          <w:rFonts w:cs="Times New Roman"/>
        </w:rPr>
        <w:fldChar w:fldCharType="separate"/>
      </w:r>
      <w:r w:rsidRPr="009D1D90">
        <w:rPr>
          <w:rFonts w:cs="Times New Roman"/>
          <w:noProof/>
        </w:rPr>
        <w:t>(Power 1997)</w:t>
      </w:r>
      <w:r>
        <w:rPr>
          <w:rFonts w:cs="Times New Roman"/>
        </w:rPr>
        <w:fldChar w:fldCharType="end"/>
      </w:r>
      <w:r>
        <w:rPr>
          <w:rFonts w:cs="Times New Roman"/>
        </w:rPr>
        <w:t xml:space="preserve">. These conditions cause several Arctic fishes to adopt migratory life histories to utilize multiple habitats, leading to a higher chance of encountering favorable conditions </w:t>
      </w:r>
      <w:r>
        <w:rPr>
          <w:rFonts w:cs="Times New Roman"/>
        </w:rPr>
        <w:fldChar w:fldCharType="begin" w:fldLock="1"/>
      </w:r>
      <w:r>
        <w:rPr>
          <w:rFonts w:cs="Times New Roman"/>
        </w:rPr>
        <w:instrText>ADDIN CSL_CITATION { "citationItems" : [ { "id" : "ITEM-1", "itemData" : { "DOI" : "10.1577/1548-8659(1984)113&lt;265:FUOCWO&gt;2.0.CO;2", "abstract" : "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 "author" : [ { "dropping-particle" : "", "family" : "Craig", "given" : "P. C.", "non-dropping-particle" : "", "parse-names" : false, "suffix" : "" } ], "container-title" : "Transactions of the American Fisheries Society", "id" : "ITEM-1", "issue" : "3", "issued" : { "date-parts" : [ [ "1984" ] ] }, "page" : "265-282", "title" : "Fish use of coastal waters of the Alaska Beaufort Sea: a review", "type" : "article-journal", "volume" : "113" }, "uris" : [ "http://www.mendeley.com/documents/?uuid=af330024-c4c6-4d13-9eba-e8e970ffbc54" ] }, { "id" : "ITEM-2", "itemData" : { "DOI" : "10.1016/j.jglr.2015.04.005", "ISBN" : "0380-1330", "ISSN" : "03801330", "abstract" : "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 "author" : [ { "dropping-particle" : "", "family" : "Roux", "given" : "Marie Julie", "non-dropping-particle" : "", "parse-names" : false, "suffix" : "" }, { "dropping-particle" : "", "family" : "Harwood", "given" : "Lois A.", "non-dropping-particle" : "", "parse-names" : false, "suffix" : "" }, { "dropping-particle" : "", "family" : "Zhu", "given" : "Xinhua", "non-dropping-particle" : "", "parse-names" : false, "suffix" : "" }, { "dropping-particle" : "", "family" : "Sparling", "given" : "Paul", "non-dropping-particle" : "", "parse-names" : false, "suffix" : "" } ], "container-title" : "Journal of Great Lakes Research", "id" : "ITEM-2", "issue" : "2", "issued" : { "date-parts" : [ [ "2016" ] ] }, "page" : "256-266", "publisher" : "Elsevier B.V.", "title" : "Early summer near-shore fish assemblage and environmental correlates in an Arctic estuary", "type" : "article-journal", "volume" : "42" }, "uris" : [ "http://www.mendeley.com/documents/?uuid=2dd8d7ac-1a8e-484c-92e2-93bf6f531ef5" ] } ], "mendeley" : { "formattedCitation" : "(Craig 1984; Roux et al. 2016)", "plainTextFormattedCitation" : "(Craig 1984; Roux et al. 2016)", "previouslyFormattedCitation" : "(Craig 1984; Roux et al. 2016)" }, "properties" : {  }, "schema" : "https://github.com/citation-style-language/schema/raw/master/csl-citation.json" }</w:instrText>
      </w:r>
      <w:r>
        <w:rPr>
          <w:rFonts w:cs="Times New Roman"/>
        </w:rPr>
        <w:fldChar w:fldCharType="separate"/>
      </w:r>
      <w:r w:rsidRPr="0041192B">
        <w:rPr>
          <w:rFonts w:cs="Times New Roman"/>
          <w:noProof/>
        </w:rPr>
        <w:t>(Craig 1984; Roux et al. 2016)</w:t>
      </w:r>
      <w:r>
        <w:rPr>
          <w:rFonts w:cs="Times New Roman"/>
        </w:rPr>
        <w:fldChar w:fldCharType="end"/>
      </w:r>
      <w:r>
        <w:rPr>
          <w:rFonts w:cs="Times New Roman"/>
        </w:rPr>
        <w:t xml:space="preserve">. Thus, interannual abundances of </w:t>
      </w:r>
      <w:r w:rsidR="000B3235">
        <w:rPr>
          <w:rFonts w:cs="Times New Roman"/>
        </w:rPr>
        <w:t xml:space="preserve">Arctic </w:t>
      </w:r>
      <w:r>
        <w:rPr>
          <w:rFonts w:cs="Times New Roman"/>
        </w:rPr>
        <w:t xml:space="preserve">fish species can fluctuate greatly. </w:t>
      </w:r>
    </w:p>
    <w:p w14:paraId="29247325" w14:textId="560B7DEF" w:rsidR="00B448CE" w:rsidRDefault="00B448CE" w:rsidP="00B448CE">
      <w:pPr>
        <w:ind w:firstLine="540"/>
        <w:rPr>
          <w:rFonts w:cs="Times New Roman"/>
        </w:rPr>
      </w:pPr>
      <w:r>
        <w:rPr>
          <w:rFonts w:cs="Times New Roman"/>
        </w:rPr>
        <w:t xml:space="preserve">Arctic fresh and nearshore waters are </w:t>
      </w:r>
      <w:r w:rsidRPr="003622D7">
        <w:rPr>
          <w:rFonts w:cs="Times New Roman"/>
        </w:rPr>
        <w:t xml:space="preserve">comprised of several species of whitefishes, including Broad Whitefish </w:t>
      </w:r>
      <w:r w:rsidRPr="003622D7">
        <w:rPr>
          <w:rFonts w:cs="Times New Roman"/>
          <w:i/>
        </w:rPr>
        <w:t>Coregonus nasus</w:t>
      </w:r>
      <w:r w:rsidRPr="003622D7">
        <w:rPr>
          <w:rFonts w:cs="Times New Roman"/>
        </w:rPr>
        <w:t xml:space="preserve">, Arctic Cisco </w:t>
      </w:r>
      <w:r w:rsidRPr="003622D7">
        <w:rPr>
          <w:rFonts w:cs="Times New Roman"/>
          <w:i/>
        </w:rPr>
        <w:t xml:space="preserve">Coregonus </w:t>
      </w:r>
      <w:proofErr w:type="spellStart"/>
      <w:r w:rsidRPr="003622D7">
        <w:rPr>
          <w:rFonts w:cs="Times New Roman"/>
          <w:i/>
        </w:rPr>
        <w:t>autumnalis</w:t>
      </w:r>
      <w:proofErr w:type="spellEnd"/>
      <w:r w:rsidRPr="003622D7">
        <w:rPr>
          <w:rFonts w:cs="Times New Roman"/>
        </w:rPr>
        <w:t xml:space="preserve">, Least Cisco </w:t>
      </w:r>
      <w:r w:rsidRPr="003622D7">
        <w:rPr>
          <w:rFonts w:cs="Times New Roman"/>
          <w:i/>
        </w:rPr>
        <w:t>Coregonus sardinella</w:t>
      </w:r>
      <w:r>
        <w:rPr>
          <w:rFonts w:cs="Times New Roman"/>
        </w:rPr>
        <w:t>, and Humpback Whitefish</w:t>
      </w:r>
      <w:r w:rsidRPr="009802DE">
        <w:t xml:space="preserve"> </w:t>
      </w:r>
      <w:r w:rsidRPr="009802DE">
        <w:rPr>
          <w:rFonts w:cs="Times New Roman"/>
          <w:i/>
        </w:rPr>
        <w:t xml:space="preserve">Coregonus </w:t>
      </w:r>
      <w:proofErr w:type="spellStart"/>
      <w:r w:rsidRPr="009802DE">
        <w:rPr>
          <w:rFonts w:cs="Times New Roman"/>
          <w:i/>
        </w:rPr>
        <w:t>pidschian</w:t>
      </w:r>
      <w:proofErr w:type="spellEnd"/>
      <w:r>
        <w:rPr>
          <w:rFonts w:cs="Times New Roman"/>
        </w:rPr>
        <w:t>.</w:t>
      </w:r>
      <w:r w:rsidRPr="003622D7">
        <w:rPr>
          <w:rFonts w:cs="Times New Roman"/>
        </w:rPr>
        <w:t xml:space="preserve"> Arctic whitefish species are amphidromous and tolerant of moderate levels of salinity</w:t>
      </w:r>
      <w:r>
        <w:rPr>
          <w:rFonts w:cs="Times New Roman"/>
        </w:rPr>
        <w:t xml:space="preserve"> </w:t>
      </w:r>
      <w:r>
        <w:rPr>
          <w:rFonts w:cs="Times New Roman"/>
        </w:rPr>
        <w:fldChar w:fldCharType="begin" w:fldLock="1"/>
      </w:r>
      <w:r>
        <w:rPr>
          <w:rFonts w:cs="Times New Roman"/>
        </w:rPr>
        <w:instrText>ADDIN CSL_CITATION { "citationItems" : [ { "id" : "ITEM-1", "itemData" : { "DOI" : "10.1111/j.1095-8649.1993.tb00581.x", "ISSN" : "10958649", "abstract" : "463-474", "author" : [ { "dropping-particle" : "", "family" : "Fechhelm", "given" : "Robert G.", "non-dropping-particle" : "", "parse-names" : false, "suffix" : "" }, { "dropping-particle" : "", "family" : "Fitzgerald", "given" : "P. S.", "non-dropping-particle" : "", "parse-names" : false, "suffix" : "" }, { "dropping-particle" : "", "family" : "Bryan", "given" : "J. D.", "non-dropping-particle" : "", "parse-names" : false, "suffix" : "" }, { "dropping-particle" : "", "family" : "Gallaway", "given" : "Benny J.", "non-dropping-particle" : "", "parse-names" : false, "suffix" : "" } ], "container-title" : "Journal of Fish Biology", "id" : "ITEM-1", "issue" : "3", "issued" : { "date-parts" : [ [ "1993" ] ] }, "page" : "463-474", "title" : "Effect of salinity and temperature on the growth of yearling Arctic cisco (Coregonus autumnalis) of the Alaskan Beaufort Sea", "type" : "article", "volume" : "43" }, "uris" : [ "http://www.mendeley.com/documents/?uuid=25601ffa-1577-4359-b315-3e6281d2ec5c" ] }, { "id" : "ITEM-2", "itemData" : { "ISBN" : "0008-4301", "ISSN" : "00084301", "abstract" : "In the absence of distribution data for juvenile broad whitefish, Coregonus nasus, laboratory experiments were designed to elucidate the salinity ranges that the species will tolerate. Larval fish (12- 18 mm) died within 120 h at salinities of 12.5%, and higher at both 5 and 10\u00b0C, though more slowly at 5\u00b0C. Salinities of 12.5 and 15%,, but no higher, were tolerated for 120 h at 15 \"C. Larvae fed readily at 15 \"C but not at 5 or 10\u00b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 "author" : [ { "dropping-particle" : "", "family" : "March", "given" : "B G E", "non-dropping-particle" : "de", "parse-names" : false, "suffix" : "" } ], "container-title" : "Canadian Journal of Zoology", "id" : "ITEM-2", "issued" : { "date-parts" : [ [ "1989" ] ] }, "page" : "2392-2397", "title" : "Salinity tolerance of larval and juvenile broad whitefish (Coregonus nasus)", "type" : "article-journal", "volume" : "67" }, "uris" : [ "http://www.mendeley.com/documents/?uuid=cc7e4131-40fc-4351-8031-baadbc7c43dc" ] }, { "id" : "ITEM-3", "itemData" : { "author" : [ { "dropping-particle" : "", "family" : "Bond", "given" : "W. A.", "non-dropping-particle" : "", "parse-names" : false, "suffix" : "" }, { "dropping-particle" : "", "family" : "Erickson", "given" : "R. N.", "non-dropping-particle" : "", "parse-names" : false, "suffix" : "" } ], "container-title" : "Canadian Technical Report of Fisheries and Aquatic Sciences", "id" : "ITEM-3", "issued" : { "date-parts" : [ [ "1985" ] ] }, "title" : "Life History Studies of Anadromous Coregonid Fishes in Two Freshwater Lake Systems on the Tuktoyaktuk Peninsula, Northwest Territories Canadian Technical Report of Fisheries and Aquatic Sciences", "type" : "article-journal", "volume" : "1336" }, "uris" : [ "http://www.mendeley.com/documents/?uuid=aeae6409-fa51-4222-a27b-c0f80fff1127" ] } ], "mendeley" : { "formattedCitation" : "(Bond and Erickson 1985; de March 1989; Fechhelm et al. 1993)", "plainTextFormattedCitation" : "(Bond and Erickson 1985; de March 1989; Fechhelm et al. 1993)", "previouslyFormattedCitation" : "(Bond and Erickson 1985; de March 1989; Fechhelm et al. 1993)" }, "properties" : {  }, "schema" : "https://github.com/citation-style-language/schema/raw/master/csl-citation.json" }</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Arctic Cisco found in Alaskan waters are hatched in the Mackenzie River, Northwest Territories, Canada and transported east as juveniles through easterly winds pushing surface currents, returning to their natal waters within the Mackenzie River to spawn after spending 6–8 years rearing in Alaskan estuaries and rivers </w:t>
      </w:r>
      <w:r>
        <w:rPr>
          <w:rFonts w:cs="Times New Roman"/>
        </w:rPr>
        <w:fldChar w:fldCharType="begin" w:fldLock="1"/>
      </w:r>
      <w:r>
        <w:rPr>
          <w:rFonts w:cs="Times New Roman"/>
        </w:rPr>
        <w:instrText>ADDIN CSL_CITATION { "citationItems" : [ { "id" : "ITEM-1", "itemData" : { "DOI" : "10.1007/s00300-013-1372-y", "ISSN" : "07224060", "abstract" : "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u00a9 2013 US Government.", "author" : [ { "dropping-particle" : "", "family" : "Zimmerman", "given" : "Christian E.", "non-dropping-particle" : "", "parse-names" : false, "suffix" : "" }, { "dropping-particle" : "", "family" : "Ramey", "given" : "Andrew M.", "non-dropping-particle" : "", "parse-names" : false, "suffix" : "" }, { "dropping-particle" : "", "family" : "Turner", "given" : "Sara M.", "non-dropping-particle" : "", "parse-names" : false, "suffix" : "" }, { "dropping-particle" : "", "family" : "Mueter", "given" : "Franz J.", "non-dropping-particle" : "", "parse-names" : false, "suffix" : "" }, { "dropping-particle" : "", "family" : "Murphy", "given" : "Stephen M.", "non-dropping-particle" : "", "parse-names" : false, "suffix" : "" }, { "dropping-particle" : "", "family" : "Nielsen", "given" : "Jennifer L.", "non-dropping-particle" : "", "parse-names" : false, "suffix" : "" } ], "container-title" : "Polar Biology", "id" : "ITEM-1", "issue" : "11", "issued" : { "date-parts" : [ [ "2013" ] ] }, "page" : "1543-1555", "title" : "Genetics, recruitment, and migration patterns of Arctic cisco (Coregonus autumnalis) in the Colville River, Alaska, and Mackenzie River, Canada", "type" : "article-journal", "volume" : "36" }, "uris" : [ "http://www.mendeley.com/documents/?uuid=797cc2f6-a070-4778-8296-b429a9b14eda" ] }, { "id" : "ITEM-2", "itemData" : { "DOI" : "10.1007/s00300-012-1244-x", "ISBN" : "0722-4060", "ISSN" : "07224060", "abstract" : "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 "author" : [ { "dropping-particle" : "", "family" : "Biela", "given" : "Vanessa R.", "non-dropping-particle" : "von", "parse-names" : false, "suffix" : "" }, { "dropping-particle" : "", "family" : "Zimmerman", "given" : "Christian E.", "non-dropping-particle" : "", "parse-names" : false, "suffix" : "" }, { "dropping-particle" : "", "family" : "Cohn", "given" : "Brian R.", "non-dropping-particle" : "", "parse-names" : false, "suffix" : "" }, { "dropping-particle" : "", "family" : "Welker", "given" : "Jeffrey M.", "non-dropping-particle" : "", "parse-names" : false, "suffix" : "" } ], "container-title" : "Polar Biology", "id" : "ITEM-2", "issue" : "1", "issued" : { "date-parts" : [ [ "2013" ] ] }, "page" : "137-146", "title" : "Terrestrial and marine trophic pathways support young-of-year growth in a nearshore Arctic fish", "type" : "article-journal", "volume" : "36" }, "uris" : [ "http://www.mendeley.com/documents/?uuid=43fe6237-654d-4057-8e28-e6ed5f41cd58" ] } ], "mendeley" : { "formattedCitation" : "(von Biela et al. 2013; Zimmerman et al. 2013)", "plainTextFormattedCitation" : "(von Biela et al. 2013; Zimmerman et al. 2013)", "previouslyFormattedCitation" : "(von Biela et al. 2013; Zimmerman et al. 2013)" }, "properties" : {  }, "schema" : "https://github.com/citation-style-language/schema/raw/master/csl-citation.json" }</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1C62B9">
        <w:rPr>
          <w:rFonts w:cs="Times New Roman"/>
        </w:rPr>
        <w:t xml:space="preserve">Least Cisco, </w:t>
      </w:r>
      <w:r>
        <w:rPr>
          <w:rFonts w:cs="Times New Roman"/>
        </w:rPr>
        <w:t>Broad Whitefish</w:t>
      </w:r>
      <w:r w:rsidR="001C62B9">
        <w:rPr>
          <w:rFonts w:cs="Times New Roman"/>
        </w:rPr>
        <w:t xml:space="preserve">, </w:t>
      </w:r>
      <w:r>
        <w:rPr>
          <w:rFonts w:cs="Times New Roman"/>
        </w:rPr>
        <w:t xml:space="preserve">and Humpback Whitefish are amphidromous species with spawning populations of this species in many of the rivers across northern Alaska </w:t>
      </w:r>
      <w:r>
        <w:rPr>
          <w:rFonts w:cs="Times New Roman"/>
        </w:rPr>
        <w:fldChar w:fldCharType="begin" w:fldLock="1"/>
      </w:r>
      <w:r>
        <w:rPr>
          <w:rFonts w:cs="Times New Roman"/>
        </w:rPr>
        <w:instrText>ADDIN CSL_CITATION { "citationItems" : [ { "id" : "ITEM-1", "itemData" : { "author" : [ { "dropping-particle" : "", "family" : "Craig", "given" : "P. C.", "non-dropping-particle" : "", "parse-names" : false, "suffix" : "" } ], "container-title" : "Biological Papers of the University of Alaska", "id" : "ITEM-1", "issue" : "24", "issued" : { "date-parts" : [ [ "1989" ] ] }, "page" : "27 - 54", "title" : "An introduction to anadromous fishes in the Alaskan Arctic.", "type" : "article-journal" }, "uris" : [ "http://www.mendeley.com/documents/?uuid=aeeebaa5-3922-4ace-a752-07613dab46b2" ] } ], "mendeley" : { "formattedCitation" : "(Craig 1989)", "plainTextFormattedCitation" : "(Craig 1989)", "previouslyFormattedCitation" : "(Craig 1989)" }, "properties" : {  }, "schema" : "https://github.com/citation-style-language/schema/raw/master/csl-citation.json" }</w:instrText>
      </w:r>
      <w:r>
        <w:rPr>
          <w:rFonts w:cs="Times New Roman"/>
        </w:rPr>
        <w:fldChar w:fldCharType="separate"/>
      </w:r>
      <w:r w:rsidRPr="00502B1B">
        <w:rPr>
          <w:rFonts w:cs="Times New Roman"/>
          <w:noProof/>
        </w:rPr>
        <w:t>(Craig 1989)</w:t>
      </w:r>
      <w:r>
        <w:rPr>
          <w:rFonts w:cs="Times New Roman"/>
        </w:rPr>
        <w:fldChar w:fldCharType="end"/>
      </w:r>
      <w:r w:rsidR="001C62B9">
        <w:rPr>
          <w:rFonts w:cs="Times New Roman"/>
        </w:rPr>
        <w:t xml:space="preserve"> </w:t>
      </w:r>
      <w:r w:rsidR="001C62B9" w:rsidRPr="00502B1B">
        <w:rPr>
          <w:rFonts w:cs="Times New Roman"/>
          <w:noProof/>
        </w:rPr>
        <w:t>(Craig 1984; Fechhelm et al. 1994</w:t>
      </w:r>
      <w:r w:rsidR="001C62B9">
        <w:rPr>
          <w:rFonts w:cs="Times New Roman"/>
          <w:noProof/>
        </w:rPr>
        <w:t>)</w:t>
      </w:r>
      <w:r>
        <w:rPr>
          <w:rFonts w:cs="Times New Roman"/>
        </w:rPr>
        <w:t xml:space="preserve">. The juveniles of all four of these whitefish species spend summer months feeding in the estuaries and deltas found along the coastal Beaufort Sea and then </w:t>
      </w:r>
      <w:r w:rsidRPr="003622D7">
        <w:rPr>
          <w:rFonts w:cs="Times New Roman"/>
        </w:rPr>
        <w:t xml:space="preserve">overwinter in deep-water pools or areas of upwelling </w:t>
      </w:r>
      <w:r>
        <w:rPr>
          <w:rFonts w:cs="Times New Roman"/>
        </w:rPr>
        <w:t xml:space="preserve">in local </w:t>
      </w:r>
      <w:r>
        <w:rPr>
          <w:rFonts w:cs="Times New Roman"/>
        </w:rPr>
        <w:lastRenderedPageBreak/>
        <w:t>rivers, especially</w:t>
      </w:r>
      <w:r w:rsidRPr="003622D7">
        <w:rPr>
          <w:rFonts w:cs="Times New Roman"/>
        </w:rPr>
        <w:t xml:space="preserve"> </w:t>
      </w:r>
      <w:r>
        <w:rPr>
          <w:rFonts w:cs="Times New Roman"/>
        </w:rPr>
        <w:t xml:space="preserve">the Colville River </w:t>
      </w:r>
      <w:r>
        <w:rPr>
          <w:rFonts w:cs="Times New Roman"/>
        </w:rPr>
        <w:fldChar w:fldCharType="begin" w:fldLock="1"/>
      </w:r>
      <w:r>
        <w:rPr>
          <w:rFonts w:cs="Times New Roman"/>
        </w:rPr>
        <w:instrText>ADDIN CSL_CITATION { "citationItems" : [ { "id" : "ITEM-1", "itemData" : { "author" : [ { "dropping-particle" : "", "family" : "Seigle", "given" : "J. C.", "non-dropping-particle" : "", "parse-names" : false, "suffix" : "" }, { "dropping-particle" : "", "family" : "Gottschalk", "given" : "J. M.", "non-dropping-particle" : "", "parse-names" : false, "suffix" : "" } ], "id" : "ITEM-1", "issued" : { "date-parts" : [ [ "2013" ] ] }, "number-of-pages" : "43", "title" : "Fall 2012 subsistence fishery monitoring on the Colville River", "type" : "report" }, "uris" : [ "http://www.mendeley.com/documents/?uuid=cb974421-4dc6-4f8a-97a6-06fee655eea6" ] }, { "id" : "ITEM-2", "itemData" : { "DOI" : "10.1007/s", "ISBN" : "0004-0843", "ISSN" : "00040843", "abstract" : "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 "author" : [ { "dropping-particle" : "", "family" : "Fechhelm", "given" : "Robert G.", "non-dropping-particle" : "", "parse-names" : false, "suffix" : "" }, { "dropping-particle" : "", "family" : "Martin", "given" : "Larry R.", "non-dropping-particle" : "", "parse-names" : false, "suffix" : "" }, { "dropping-particle" : "", "family" : "Gallaway", "given" : "Benny J.", "non-dropping-particle" : "", "parse-names" : false, "suffix" : "" }, { "dropping-particle" : "", "family" : "Wilson", "given" : "William J.", "non-dropping-particle" : "", "parse-names" : false, "suffix" : "" }, { "dropping-particle" : "", "family" : "Griffiths", "given" : "William B.", "non-dropping-particle" : "", "parse-names" : false, "suffix" : "" } ], "container-title" : "Arctic", "id" : "ITEM-2", "issue" : "2", "issued" : { "date-parts" : [ [ "1999" ] ] }, "page" : "139-151", "title" : "Prudhoe Bay causeways and the summer coastal movements of Arctic Cisco and Least Cisco", "type" : "article-journal", "volume" : "52" }, "uris" : [ "http://www.mendeley.com/documents/?uuid=369f6812-5623-4932-abe2-a133ab2582f8" ] }, { "id" : "ITEM-3", "itemData" : { "author" : [ { "dropping-particle" : "", "family" : "Craig", "given" : "P. C.", "non-dropping-particle" : "", "parse-names" : false, "suffix" : "" }, { "dropping-particle" : "", "family" : "Griffiths", "given" : "William B.", "non-dropping-particle" : "", "parse-names" : false, "suffix" : "" }, { "dropping-particle" : "", "family" : "Haldorson", "given" : "L.", "non-dropping-particle" : "", "parse-names" : false, "suffix" : "" }, { "dropping-particle" : "", "family" : "McElderry", "given" : "H.", "non-dropping-particle" : "", "parse-names" : false, "suffix" : "" } ], "container-title" : "Polar Biology", "id" : "ITEM-3", "issued" : { "date-parts" : [ [ "1985" ] ] }, "page" : "9-18", "title" : "Distributional Patterns of Fishes in an Alaskan Arctic Lagoon", "type" : "article-journal", "volume" : "4" }, "uris" : [ "http://www.mendeley.com/documents/?uuid=6f32d67a-6fe5-4169-9ee6-6a567e39147f" ] } ], "mendeley" : { "formattedCitation" : "(Craig et al. 1985; Fechhelm et al. 1999; Seigle and Gottschalk 2013)", "plainTextFormattedCitation" : "(Craig et al. 1985; Fechhelm et al. 1999; Seigle and Gottschalk 2013)", "previouslyFormattedCitation" : "(Craig et al. 1985; Fechhelm et al. 1999; Seigle and Gottschalk 2013)" }, "properties" : {  }, "schema" : "https://github.com/citation-style-language/schema/raw/master/csl-citation.json" }</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
    <w:p w14:paraId="11EB1DDB" w14:textId="44CA097F" w:rsidR="007119BD" w:rsidRDefault="007119BD" w:rsidP="007119BD">
      <w:pPr>
        <w:ind w:firstLine="540"/>
        <w:rPr>
          <w:rFonts w:cs="Times New Roman"/>
        </w:rPr>
      </w:pPr>
      <w:r w:rsidRPr="003622D7">
        <w:rPr>
          <w:rFonts w:cs="Times New Roman"/>
        </w:rPr>
        <w:t xml:space="preserve">The Arctic marine ecosystem is dependent upon </w:t>
      </w:r>
      <w:proofErr w:type="spellStart"/>
      <w:r>
        <w:rPr>
          <w:rFonts w:cs="Times New Roman"/>
        </w:rPr>
        <w:t>g</w:t>
      </w:r>
      <w:r w:rsidRPr="003622D7">
        <w:rPr>
          <w:rFonts w:cs="Times New Roman"/>
        </w:rPr>
        <w:t>adids</w:t>
      </w:r>
      <w:proofErr w:type="spellEnd"/>
      <w:r w:rsidRPr="003622D7">
        <w:rPr>
          <w:rFonts w:cs="Times New Roman"/>
        </w:rPr>
        <w:t>, predominantly Arctic Cod</w:t>
      </w:r>
      <w:r>
        <w:rPr>
          <w:rFonts w:cs="Times New Roman"/>
        </w:rPr>
        <w:t xml:space="preserve">, </w:t>
      </w:r>
      <w:r w:rsidRPr="003622D7">
        <w:rPr>
          <w:rFonts w:cs="Times New Roman"/>
        </w:rPr>
        <w:t>as a keystone species for upper trophic levels</w:t>
      </w:r>
      <w:r>
        <w:rPr>
          <w:rFonts w:cs="Times New Roman"/>
        </w:rPr>
        <w:t xml:space="preserve"> owing to their prevalence and high energetic content </w:t>
      </w:r>
      <w:commentRangeStart w:id="1"/>
      <w:r>
        <w:rPr>
          <w:rFonts w:cs="Times New Roman"/>
        </w:rPr>
        <w:fldChar w:fldCharType="begin" w:fldLock="1"/>
      </w:r>
      <w:r>
        <w:rPr>
          <w:rFonts w:cs="Times New Roman"/>
        </w:rPr>
        <w:instrText>ADDIN CSL_CITATION { "citationItems" : [ { "id" : "ITEM-1", "itemData" : { "ISSN" : "10183337", "abstract" : "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 "author" : [ { "dropping-particle" : "", "family" : "Elliott", "given" : "Kyle H.", "non-dropping-particle" : "", "parse-names" : false, "suffix" : "" }, { "dropping-particle" : "", "family" : "Gaston", "given" : "Anthony J.", "non-dropping-particle" : "", "parse-names" : false, "suffix" : "" } ], "container-title" : "Marine Ornithology", "id" : "ITEM-1", "issue" : "1", "issued" : { "date-parts" : [ [ "2008" ] ] }, "page" : "25-34", "title" : "Mass-length relationships and energy content of fishes and invertebrates delivered to nestling Thick-billed Murres Uria lomvia in the Canadian Arctic, 1981-2007", "type" : "article-journal", "volume" : "36" }, "uris" : [ "http://www.mendeley.com/documents/?uuid=29f572fb-201d-4343-a58f-065badda49f0"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mendeley" : { "formattedCitation" : "(Elliott and Gaston 2008; Harter et al. 2013)", "plainTextFormattedCitation" : "(Elliott and Gaston 2008; Harter et al. 2013)", "previouslyFormattedCitation" : "(Elliott and Gaston 2008; Harter et al. 2013)" }, "properties" : {  }, "schema" : "https://github.com/citation-style-language/schema/raw/master/csl-citation.json" }</w:instrText>
      </w:r>
      <w:r>
        <w:rPr>
          <w:rFonts w:cs="Times New Roman"/>
        </w:rPr>
        <w:fldChar w:fldCharType="separate"/>
      </w:r>
      <w:r w:rsidRPr="0041192B">
        <w:rPr>
          <w:rFonts w:cs="Times New Roman"/>
          <w:noProof/>
        </w:rPr>
        <w:t>(Elliott and Gaston 2008; Harter et al. 2013)</w:t>
      </w:r>
      <w:r>
        <w:rPr>
          <w:rFonts w:cs="Times New Roman"/>
        </w:rPr>
        <w:fldChar w:fldCharType="end"/>
      </w:r>
      <w:commentRangeEnd w:id="1"/>
      <w:r>
        <w:rPr>
          <w:rStyle w:val="CommentReference"/>
        </w:rPr>
        <w:commentReference w:id="1"/>
      </w:r>
      <w:r>
        <w:rPr>
          <w:rFonts w:cs="Times New Roman"/>
        </w:rPr>
        <w:t xml:space="preserve"> </w:t>
      </w:r>
      <w:r>
        <w:rPr>
          <w:rFonts w:cs="Times New Roman"/>
        </w:rPr>
        <w:fldChar w:fldCharType="begin" w:fldLock="1"/>
      </w:r>
      <w:r>
        <w:rPr>
          <w:rFonts w:cs="Times New Roman"/>
        </w:rPr>
        <w:instrText>ADDIN CSL_CITATION { "citationItems" : [ { "id" : "ITEM-1", "itemData" : { "DOI" : "10.1007/s00300-015-1857-y", "ISSN" : "07224060", "author" : [ { "dropping-particle" : "", "family" : "Majewski", "given" : "Andrew R.", "non-dropping-particle" : "", "parse-names" : false, "suffix" : "" }, { "dropping-particle" : "", "family" : "Walkusz", "given" : "Wojciech", "non-dropping-particle" : "", "parse-names" : false, "suffix" : "" }, { "dropping-particle" : "", "family" : "Lynn", "given" : "Brittany R.", "non-dropping-particle" : "", "parse-names" : false, "suffix" : "" }, { "dropping-particle" : "", "family" : "Atchison", "given" : "Sheila", "non-dropping-particle" : "", "parse-names" : false, "suffix" : "" }, { "dropping-particle" : "", "family" : "Eert", "given" : "Jane", "non-dropping-particle" : "", "parse-names" : false, "suffix" : "" }, { "dropping-particle" : "", "family" : "Reist", "given" : "James D.", "non-dropping-particle" : "", "parse-names" : false, "suffix" : "" } ], "container-title" : "Polar Biology", "id" : "ITEM-1", "issue" : "6", "issued" : { "date-parts" : [ [ "2016" ] ] }, "page" : "1087-1098", "publisher" : "Springer Berlin Heidelberg", "title" : "Distribution and diet of demersal Arctic Cod, Boreogadus saida, in relation to habitat characteristics in the Canadian Beaufort Sea", "type" : "article-journal", "volume" : "39" }, "uris" : [ "http://www.mendeley.com/documents/?uuid=a76170d6-11a4-4b25-9be3-d7140e159aa3" ] }, { "id" : "ITEM-2", "itemData" : { "author" : [ { "dropping-particle" : "", "family" : "Thorsteinson", "given" : "Lyman K.", "non-dropping-particle" : "", "parse-names" : false, "suffix" : "" }, { "dropping-particle" : "", "family" : "Love", "given" : "Milton S.", "non-dropping-particle" : "", "parse-names" : false, "suffix" : "" } ], "id" : "ITEM-2", "issued" : { "date-parts" : [ [ "2016" ] ] }, "title" : "Alaska Arctic Marine Fish Ecology Catalog", "type" : "report" }, "uris" : [ "http://www.mendeley.com/documents/?uuid=909944f5-bc0f-48e9-9d6e-63aec4454be9" ] }, { "id" : "ITEM-3", "itemData" : { "DOI" : "10.1007/s00300-004-0630-4", "ISBN" : "0722-4060", "ISSN" : "07224060", "abstract" : "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u22122, with an increase towards the western part of the basin. The standard deviation within the 31--51 images analyzed per station was small (&lt;1 individual m\u2212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 "author" : [ { "dropping-particle" : "", "family" : "Gradinger", "given" : "Rolf R.", "non-dropping-particle" : "", "parse-names" : false, "suffix" : "" }, { "dropping-particle" : "", "family" : "Bluhm", "given" : "Bodil A.", "non-dropping-particle" : "", "parse-names" : false, "suffix" : "" } ], "container-title" : "Polar Biology", "id" : "ITEM-3", "issue" : "10", "issued" : { "date-parts" : [ [ "2004" ] ] }, "page" : "595-603", "title" : "In-situ observations on the distribution and behavior of amphipods and Arctic cod (Boreogadus saida) under the sea ice of the High Arctic Canada Basin", "type" : "article-journal", "volume" : "27" }, "uris" : [ "http://www.mendeley.com/documents/?uuid=7bcde4a7-da43-4481-835f-a6b2c441ac48" ] } ], "mendeley" : { "formattedCitation" : "(Gradinger and Bluhm 2004; Majewski et al. 2016; Thorsteinson and Love 2016)", "plainTextFormattedCitation" : "(Gradinger and Bluhm 2004; Majewski et al. 2016; Thorsteinson and Love 2016)", "previouslyFormattedCitation" : "(Gradinger and Bluhm 2004; Majewski et al. 2016; Thorsteinson and Love 2016)" }, "properties" : {  }, "schema" : "https://github.com/citation-style-language/schema/raw/master/csl-citation.json" }</w:instrText>
      </w:r>
      <w:r>
        <w:rPr>
          <w:rFonts w:cs="Times New Roman"/>
        </w:rPr>
        <w:fldChar w:fldCharType="separate"/>
      </w:r>
      <w:r w:rsidRPr="0041192B">
        <w:rPr>
          <w:rFonts w:cs="Times New Roman"/>
          <w:noProof/>
        </w:rPr>
        <w:t>(Gradinger and Bluhm 2004; Majewski et al. 2016; Thorsteinson and Love 2016)</w:t>
      </w:r>
      <w:r>
        <w:rPr>
          <w:rFonts w:cs="Times New Roman"/>
        </w:rPr>
        <w:fldChar w:fldCharType="end"/>
      </w:r>
      <w:r w:rsidRPr="003622D7">
        <w:rPr>
          <w:rFonts w:cs="Times New Roman"/>
        </w:rPr>
        <w:t xml:space="preserve">. </w:t>
      </w:r>
      <w:r>
        <w:rPr>
          <w:rFonts w:cs="Times New Roman"/>
        </w:rPr>
        <w:t xml:space="preserve">Arctic Cod play a key linkage between abundant zooplankton such as calanoid copepods and amphipods and higher trophic organisms such as </w:t>
      </w:r>
      <w:r w:rsidRPr="00CE17CB">
        <w:rPr>
          <w:rFonts w:cs="Times New Roman"/>
        </w:rPr>
        <w:t>Black Guillem</w:t>
      </w:r>
      <w:r>
        <w:rPr>
          <w:rFonts w:cs="Times New Roman"/>
        </w:rPr>
        <w:t xml:space="preserve">ot </w:t>
      </w:r>
      <w:proofErr w:type="spellStart"/>
      <w:r w:rsidRPr="00CE17CB">
        <w:rPr>
          <w:rFonts w:cs="Times New Roman"/>
          <w:i/>
        </w:rPr>
        <w:t>Cepphus</w:t>
      </w:r>
      <w:proofErr w:type="spellEnd"/>
      <w:r w:rsidRPr="00CE17CB">
        <w:rPr>
          <w:rFonts w:cs="Times New Roman"/>
          <w:i/>
        </w:rPr>
        <w:t xml:space="preserve"> grille</w:t>
      </w:r>
      <w:r>
        <w:rPr>
          <w:rFonts w:cs="Times New Roman"/>
        </w:rPr>
        <w:t xml:space="preserve">, </w:t>
      </w:r>
      <w:r w:rsidRPr="00FC2E94">
        <w:rPr>
          <w:rFonts w:cs="Times New Roman"/>
        </w:rPr>
        <w:t xml:space="preserve">ringed seals </w:t>
      </w:r>
      <w:proofErr w:type="spellStart"/>
      <w:r w:rsidRPr="00FC2E94">
        <w:rPr>
          <w:rFonts w:cs="Times New Roman"/>
          <w:i/>
        </w:rPr>
        <w:t>Pusa</w:t>
      </w:r>
      <w:proofErr w:type="spellEnd"/>
      <w:r w:rsidRPr="00FC2E94">
        <w:rPr>
          <w:rFonts w:cs="Times New Roman"/>
          <w:i/>
        </w:rPr>
        <w:t xml:space="preserve"> </w:t>
      </w:r>
      <w:proofErr w:type="spellStart"/>
      <w:r w:rsidRPr="00FC2E94">
        <w:rPr>
          <w:rFonts w:cs="Times New Roman"/>
          <w:i/>
        </w:rPr>
        <w:t>hispida</w:t>
      </w:r>
      <w:proofErr w:type="spellEnd"/>
      <w:r>
        <w:rPr>
          <w:rFonts w:cs="Times New Roman"/>
        </w:rPr>
        <w:t>,</w:t>
      </w:r>
      <w:r w:rsidRPr="00FC2E94">
        <w:rPr>
          <w:rFonts w:cs="Times New Roman"/>
        </w:rPr>
        <w:t xml:space="preserve"> and beluga whales </w:t>
      </w:r>
      <w:r w:rsidRPr="00FC2E94">
        <w:rPr>
          <w:rFonts w:cs="Times New Roman"/>
          <w:i/>
        </w:rPr>
        <w:t>Delphinapterus leucas</w:t>
      </w:r>
      <w:r>
        <w:rPr>
          <w:rFonts w:cs="Times New Roman"/>
        </w:rPr>
        <w:t xml:space="preserve"> (</w:t>
      </w:r>
      <w:r>
        <w:rPr>
          <w:rFonts w:cs="Times New Roman"/>
        </w:rPr>
        <w:fldChar w:fldCharType="begin" w:fldLock="1"/>
      </w:r>
      <w:r>
        <w:rPr>
          <w:rFonts w:cs="Times New Roman"/>
        </w:rPr>
        <w:instrText>ADDIN CSL_CITATION { "citationItems" : [ { "id" : "ITEM-1", "itemData" : { "DOI" : "10.1016/0266-9838(93)90013-8", "ISBN" : "0004-0843", "ISSN" : "02669838", "PMID" : "39", "abstract" : "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 "author" : [ { "dropping-particle" : "", "family" : "Bradstreet", "given" : "Michael S W", "non-dropping-particle" : "", "parse-names" : false, "suffix" : "" }, { "dropping-particle" : "", "family" : "Cross", "given" : "William E", "non-dropping-particle" : "", "parse-names" : false, "suffix" : "" } ], "container-title" : "Arctic", "id" : "ITEM-1", "issue" : "1", "issued" : { "date-parts" : [ [ "1982" ] ] }, "page" : "1-12", "title" : "Trophic Relationships at High Arctic Ice Edges", "type" : "article-journal", "volume" : "35" }, "uris" : [ "http://www.mendeley.com/documents/?uuid=235c5829-595d-47de-8035-3d1d4ddf2989" ] }, { "id" : "ITEM-2", "itemData" : { "abstract" : "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u00b1 0.01) \u2022 Lengthmm + 18.12 (\u00b1 1.33). Even though fish lost some water as they were transported to the nest by avian predators, wet density also increased with fork length. We suggest that environmental conditions had a similar effect on growth at th locations although they occur in very different oc\u00e9anographie regimes. Arctic cod, especially large cod, is one of th energy-rich prey species in the Arctic. Our results highlight the importance of this valuable prey to Arctic ecosystems utility of using seabirds opportunistically as samplers of the marine env", "author" : [ { "dropping-particle" : "", "family" : "Harter", "given" : "B. Britten", "non-dropping-particle" : "", "parse-names" : false, "suffix" : "" }, { "dropping-particle" : "", "family" : "Elliott", "given" : "Kyle H.", "non-dropping-particle" : "", "parse-names" : false, "suffix" : "" }, { "dropping-particle" : "", "family" : "Divoky", "given" : "George J.", "non-dropping-particle" : "", "parse-names" : false, "suffix" : "" }, { "dropping-particle" : "", "family" : "Davoren", "given" : "Gail K.", "non-dropping-particle" : "", "parse-names" : false, "suffix" : "" } ], "container-title" : "Arctic", "id" : "ITEM-2", "issue" : "2", "issued" : { "date-parts" : [ [ "2013" ] ] }, "page" : "191-196", "title" : "Arctic Cod (Boreogadus saida) as Prey: Fish Length-Energetics Relationships in the Beaufort Sea and Hudson Bay", "type" : "article-journal", "volume" : "66" }, "uris" : [ "http://www.mendeley.com/documents/?uuid=1c9175fa-607f-40d6-80c9-d4c788dc3e89" ] }, { "id" : "ITEM-3", "itemData" : { "author" : [ { "dropping-particle" : "", "family" : "Thorsteinson", "given" : "Lyman K.", "non-dropping-particle" : "", "parse-names" : false, "suffix" : "" }, { "dropping-particle" : "", "family" : "Love", "given" : "Milton S.", "non-dropping-particle" : "", "parse-names" : false, "suffix" : "" } ], "id" : "ITEM-3", "issued" : { "date-parts" : [ [ "2016" ] ] }, "title" : "Alaska Arctic Marine Fish Ecology Catalog", "type" : "report" }, "uris" : [ "http://www.mendeley.com/documents/?uuid=909944f5-bc0f-48e9-9d6e-63aec4454be9" ] } ], "mendeley" : { "formattedCitation" : "(Bradstreet and Cross 1982; Harter et al. 2013; Thorsteinson and Love 2016)", "manualFormatting" : "Bradstreet and Cross 1982; Harter et al. 2013; Thorsteinson and Love 2016)", "plainTextFormattedCitation" : "(Bradstreet and Cross 1982; Harter et al. 2013; Thorsteinson and Love 2016)", "previouslyFormattedCitation" : "(Bradstreet and Cross 1982; Harter et al. 2013; Thorsteinson and Love 2016)" }, "properties" : {  }, "schema" : "https://github.com/citation-style-language/schema/raw/master/csl-citation.json" }</w:instrText>
      </w:r>
      <w:r>
        <w:rPr>
          <w:rFonts w:cs="Times New Roman"/>
        </w:rPr>
        <w:fldChar w:fldCharType="separate"/>
      </w:r>
      <w:r w:rsidRPr="0041192B">
        <w:rPr>
          <w:rFonts w:cs="Times New Roman"/>
          <w:noProof/>
        </w:rPr>
        <w:t>Bradstreet and Cross 1982; Harter et al. 2013; Thorsteinson and Love 2016)</w:t>
      </w:r>
      <w:r>
        <w:rPr>
          <w:rFonts w:cs="Times New Roman"/>
        </w:rPr>
        <w:fldChar w:fldCharType="end"/>
      </w:r>
      <w:r>
        <w:rPr>
          <w:rFonts w:cs="Times New Roman"/>
        </w:rPr>
        <w:t xml:space="preserve">. Marine biological inventory projects in the Arctic often document Arctic Cod as are one of the most common Arctic marine fish species </w:t>
      </w:r>
      <w:r>
        <w:rPr>
          <w:rFonts w:cs="Times New Roman"/>
        </w:rPr>
        <w:fldChar w:fldCharType="begin" w:fldLock="1"/>
      </w:r>
      <w:r>
        <w:rPr>
          <w:rFonts w:cs="Times New Roman"/>
        </w:rPr>
        <w:instrText>ADDIN CSL_CITATION { "citationItems" : [ { "id" : "ITEM-1", "itemData" : { "DOI" : "10.1016/j.csr.2013.05.010", "ISBN" : "0278-4343", "ISSN" : "02784343", "abstract" : "Three closely-spaced study areas in the northeastern Chukchi Sea off of Alaska provided a opportunity to examine demersal fish communities over a small spatial scale as part of a multidisciplinary program. During 2009 and 2010, fishes in the three study areas (Klondike, Burger, and Statoil) were sampled at 37 stations with a plumb staff beam trawl and a 3. m beam trawl; 70% of stations were sampled during all three cruises. Fish catches were dominated by small fishes (&lt;150. mm TL), which cannot be wholly attributed to the small mesh size of the net. Output from generalized linear modeling of the data suggested that overall fish density, species richness, and density of Arctic staghorn sculpin (Gymnocanthus tricuspis) and Bering flounder (Hippoglossoides robustus) were higher in the more southerly Klondike study area than in the more northerly Burger and Statoil study areas. Arctic cod (Boreogadus saida) was abundant throughout the study region. Richness and density could be explained by the environmental variables that defined the overall study area. The Klondike study area was warmer and erosional in nature with higher proportions of gravel sediment. Other study areas were colder and more depositional in nature with muddier sediment and were characterized by high densities of megafaunal invertebrates such as brittle stars. There appeared to be a lack of ecological homogeneity across these three closely-spaced study areas of the Chukchi Sea. \u00a9 2013 Elsevier Ltd.", "author" : [ { "dropping-particle" : "", "family" : "Norcross", "given" : "Brenda L.", "non-dropping-particle" : "", "parse-names" : false, "suffix" : "" }, { "dropping-particle" : "", "family" : "Raborn", "given" : "Scott W.", "non-dropping-particle" : "", "parse-names" : false, "suffix" : "" }, { "dropping-particle" : "", "family" : "Holladay", "given" : "Brenda A.", "non-dropping-particle" : "", "parse-names" : false, "suffix" : "" }, { "dropping-particle" : "", "family" : "Gallaway", "given" : "Benny J.", "non-dropping-particle" : "", "parse-names" : false, "suffix" : "" }, { "dropping-particle" : "", "family" : "Crawford", "given" : "Stephen T.", "non-dropping-particle" : "", "parse-names" : false, "suffix" : "" }, { "dropping-particle" : "", "family" : "Priest", "given" : "Justin T.", "non-dropping-particle" : "", "parse-names" : false, "suffix" : "" }, { "dropping-particle" : "", "family" : "Edenfield", "given" : "Lorena E.", "non-dropping-particle" : "", "parse-names" : false, "suffix" : "" }, { "dropping-particle" : "", "family" : "Meyer", "given" : "Robert", "non-dropping-particle" : "", "parse-names" : false, "suffix" : "" } ], "container-title" : "Continental Shelf Research", "id" : "ITEM-1", "issued" : { "date-parts" : [ [ "2013" ] ] }, "page" : "77-95", "title" : "Northeastern Chukchi Sea demersal fishes and associated environmental characteristics, 2009-2010", "type" : "article-journal", "volume" : "67" }, "uris" : [ "http://www.mendeley.com/documents/?uuid=3b5051e1-795d-38bc-bef4-a07efc0b9eb9" ] }, { "id" : "ITEM-2", "itemData" : { "author" : [ { "dropping-particle" : "", "family" : "Frost", "given" : "Kathryn J.", "non-dropping-particle" : "", "parse-names" : false, "suffix" : "" }, { "dropping-particle" : "", "family" : "Lowry", "given" : "Lloyd F.", "non-dropping-particle" : "", "parse-names" : false, "suffix" : "" } ], "id" : "ITEM-2", "issued" : { "date-parts" : [ [ "1983" ] ] }, "number-of-pages" : "32", "title" : "Demersal Fishes and Invertebrates Trawled in the Northeastern Chukchi and Western Beaufort Seas, 1976-77", "type" : "report" }, "uris" : [ "http://www.mendeley.com/documents/?uuid=9f61da85-3488-47df-935e-1666b2f3bc26" ] } ], "mendeley" : { "formattedCitation" : "(Frost and Lowry 1983; Norcross et al. 2013)", "plainTextFormattedCitation" : "(Frost and Lowry 1983; Norcross et al. 2013)", "previouslyFormattedCitation" : "(Frost and Lowry 1983; Norcross et al. 2013)" }, "properties" : {  }, "schema" : "https://github.com/citation-style-language/schema/raw/master/csl-citation.json" }</w:instrText>
      </w:r>
      <w:r>
        <w:rPr>
          <w:rFonts w:cs="Times New Roman"/>
        </w:rPr>
        <w:fldChar w:fldCharType="separate"/>
      </w:r>
      <w:r w:rsidRPr="00FF5361">
        <w:rPr>
          <w:rFonts w:cs="Times New Roman"/>
          <w:noProof/>
        </w:rPr>
        <w:t>(Frost and Lowry 1983; Norcross et al. 2013)</w:t>
      </w:r>
      <w:r>
        <w:rPr>
          <w:rFonts w:cs="Times New Roman"/>
        </w:rPr>
        <w:fldChar w:fldCharType="end"/>
      </w:r>
      <w:r>
        <w:rPr>
          <w:rFonts w:cs="Times New Roman"/>
        </w:rPr>
        <w:t xml:space="preserve">. </w:t>
      </w:r>
    </w:p>
    <w:p w14:paraId="6EEB57DE" w14:textId="4503F8BF" w:rsidR="0070218E" w:rsidRDefault="0072541D" w:rsidP="00B448CE">
      <w:pPr>
        <w:ind w:firstLine="540"/>
        <w:rPr>
          <w:rFonts w:cs="Times New Roman"/>
        </w:rPr>
      </w:pPr>
      <w:r>
        <w:rPr>
          <w:rFonts w:cs="Times New Roman"/>
        </w:rPr>
        <w:t>We assessed the effects of environmental variables upon the various fish species present within the Prudhoe Bay ecosystem to quantify the relationship of these variables upon the abundance of fishes</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w:t>
      </w:r>
      <w:r w:rsidR="00B15816">
        <w:rPr>
          <w:rFonts w:cs="Times New Roman"/>
        </w:rPr>
        <w:t xml:space="preserve">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B15816">
        <w:rPr>
          <w:rFonts w:cs="Times New Roman"/>
        </w:rPr>
        <w:t>modeled</w:t>
      </w:r>
      <w:r w:rsidR="00300B46">
        <w:rPr>
          <w:rFonts w:cs="Times New Roman"/>
        </w:rPr>
        <w:t xml:space="preserve"> </w:t>
      </w:r>
      <w:r w:rsidR="00B15816">
        <w:rPr>
          <w:rFonts w:cs="Times New Roman"/>
        </w:rPr>
        <w:t xml:space="preserve">total </w:t>
      </w:r>
      <w:r w:rsidR="00300B46">
        <w:rPr>
          <w:rFonts w:cs="Times New Roman"/>
        </w:rPr>
        <w:t>species richness</w:t>
      </w:r>
      <w:r w:rsidR="00B15816">
        <w:rPr>
          <w:rFonts w:cs="Times New Roman"/>
        </w:rPr>
        <w:t xml:space="preserve">, binomial presence / absence of rare species, multivariate analysis of abundance trends, and permutational multivariate analysis of variance (PERMANOVA) </w:t>
      </w:r>
      <w:r w:rsidR="00B15816">
        <w:rPr>
          <w:rFonts w:cs="Times New Roman"/>
        </w:rPr>
        <w:t>on biweekly and annual scales.</w:t>
      </w:r>
      <w:r w:rsidR="00B15816">
        <w:rPr>
          <w:rFonts w:cs="Times New Roman"/>
        </w:rPr>
        <w:t xml:space="preserve"> </w:t>
      </w:r>
    </w:p>
    <w:p w14:paraId="4455454E" w14:textId="6D8CBF21" w:rsidR="00596D67" w:rsidRDefault="00AA5175" w:rsidP="00AA5175">
      <w:pPr>
        <w:pStyle w:val="Heading1"/>
      </w:pPr>
      <w:r>
        <w:t>Methods</w:t>
      </w:r>
    </w:p>
    <w:p w14:paraId="5C1F1038" w14:textId="45EFFE6B" w:rsidR="009A6E95" w:rsidRPr="003F110C" w:rsidRDefault="009A6E95" w:rsidP="009A6E95">
      <w:pPr>
        <w:ind w:firstLine="540"/>
        <w:rPr>
          <w:rFonts w:cs="Times New Roman"/>
        </w:rPr>
      </w:pPr>
      <w:r w:rsidRPr="003F110C">
        <w:rPr>
          <w:rFonts w:cs="Times New Roman"/>
        </w:rPr>
        <w:lastRenderedPageBreak/>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Mackenzie River (325 km3/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4C4E6F">
        <w:rPr>
          <w:rFonts w:cs="Times New Roman"/>
        </w:rPr>
        <w:instrText>ADDIN CSL_CITATION { "citationItems" : [ { "id" : "ITEM-1", "itemData" : { "author" : [ { "dropping-particle" : "", "family" : "Ross", "given" : "Bryan D.", "non-dropping-particle" : "", "parse-names" : false, "suffix" : "" } ], "id" : "ITEM-1", "issued" : { "date-parts" : [ [ "1988" ] ] }, "title" : "Causeways in the Alaskan Beaufort Sea", "type" : "report" }, "uris" : [ "http://www.mendeley.com/documents/?uuid=22003416-9f47-49e8-a532-af0934e3e574" ] } ], "mendeley" : { "formattedCitation" : "(Ross 1988)", "plainTextFormattedCitation" : "(Ross 1988)", "previouslyFormattedCitation" : "(Ross 1988)" }, "properties" : {  }, "schema" : "https://github.com/citation-style-language/schema/raw/master/csl-citation.json" }</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4C4E6F">
        <w:rPr>
          <w:rFonts w:cs="Times New Roman"/>
        </w:rPr>
        <w:instrText>ADDIN CSL_CITATION { "citationItems" : [ { "id" : "ITEM-1", "itemData" : { "author" : [ { "dropping-particle" : "", "family" : "Ross", "given" : "Bryan D.", "non-dropping-particle" : "", "parse-names" : false, "suffix" : "" } ], "id" : "ITEM-1", "issued" : { "date-parts" : [ [ "1988" ] ] }, "title" : "Causeways in the Alaskan Beaufort Sea", "type" : "report" }, "uris" : [ "http://www.mendeley.com/documents/?uuid=22003416-9f47-49e8-a532-af0934e3e574" ] } ], "mendeley" : { "formattedCitation" : "(Ross 1988)", "plainTextFormattedCitation" : "(Ross 1988)", "previouslyFormattedCitation" : "(Ross 1988)" }, "properties" : {  }, "schema" : "https://github.com/citation-style-language/schema/raw/master/csl-citation.json" }</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4C4E6F">
        <w:rPr>
          <w:rFonts w:cs="Times New Roman"/>
        </w:rPr>
        <w:instrText>ADDIN CSL_CITATION { "citationItems" : [ { "id" : "ITEM-1", "itemData" : { "ISSN" : "2015\u20131048", "author" : [ { "dropping-particle" : "", "family" : "Gibbs", "given" : "Ann E", "non-dropping-particle" : "", "parse-names" : false, "suffix" : "" }, { "dropping-particle" : "", "family" : "Richmond", "given" : "Bruce M", "non-dropping-particle" : "", "parse-names" : false, "suffix" : "" } ], "container-title" : "U.S. Geological Survey Open File Report 2015 - 1048", "id" : "ITEM-1", "issued" : { "date-parts" : [ [ "2015" ] ] }, "number-of-pages" : "96", "title" : "National Assessment of Shoreline Change \u2014 Historical Shoreline Change Along the North Coast of Alaska , U.S.-Canadian Border to Icy Cape", "type" : "report" }, "uris" : [ "http://www.mendeley.com/documents/?uuid=d4e76cf1-4893-4299-bc68-fe3d4aebafcf" ] } ], "mendeley" : { "formattedCitation" : "(Gibbs and Richmond 2015)", "plainTextFormattedCitation" : "(Gibbs and Richmond 2015)", "previouslyFormattedCitation" : "(Gibbs and Richmond 2015)" }, "properties" : {  }, "schema" : "https://github.com/citation-style-language/schema/raw/master/csl-citation.json" }</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 xml:space="preserve">daily abundance and length data (for select species of subsistence </w:t>
      </w:r>
      <w:r>
        <w:rPr>
          <w:rFonts w:cs="Times New Roman"/>
        </w:rPr>
        <w:lastRenderedPageBreak/>
        <w:t>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t xml:space="preserve">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w:t>
      </w:r>
      <w:r w:rsidRPr="009A6E95">
        <w:rPr>
          <w:rFonts w:cs="Times New Roman"/>
        </w:rPr>
        <w:lastRenderedPageBreak/>
        <w:t>each year. The latest date of first sampling was July 6 (2018) and the earliest date of last sampling was August 25</w:t>
      </w:r>
      <w:r w:rsidR="00C4390B">
        <w:rPr>
          <w:rFonts w:cs="Times New Roman"/>
        </w:rPr>
        <w:t xml:space="preserve"> (2012)</w:t>
      </w:r>
      <w:r w:rsidRPr="009A6E95">
        <w:rPr>
          <w:rFonts w:cs="Times New Roman"/>
        </w:rPr>
        <w:t xml:space="preserve">. </w:t>
      </w:r>
    </w:p>
    <w:p w14:paraId="432950BD" w14:textId="558BDC46" w:rsidR="0070218E" w:rsidRDefault="009A6E95" w:rsidP="0070218E">
      <w:pPr>
        <w:ind w:firstLine="540"/>
        <w:rPr>
          <w:rFonts w:cs="Times New Roman"/>
        </w:rPr>
      </w:pPr>
      <w:r w:rsidRPr="009A6E95">
        <w:rPr>
          <w:rFonts w:cs="Times New Roman"/>
        </w:rPr>
        <w:t>Each net was checked daily and all fish were identified to species and enumerated.</w:t>
      </w:r>
      <w:r w:rsidR="004C4E6F">
        <w:rPr>
          <w:rFonts w:cs="Times New Roman"/>
        </w:rPr>
        <w:t xml:space="preserve"> Occasionally, 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2017 of length 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effort (CPUE) for each species. Two fish that were unable to be identified to species and 24 hybridized ciscoes were excluded from all analyses. </w:t>
      </w:r>
    </w:p>
    <w:p w14:paraId="08D658C9" w14:textId="77777777"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directionality and speed (east/west; km/h),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r>
        <w:rPr>
          <w:rFonts w:cs="Times New Roman"/>
        </w:rPr>
        <w:t xml:space="preserve">Results of a correlation matrix showed no variables were highly correlated (&gt;0.5) with each other on either biweekly or annual scales. </w:t>
      </w:r>
    </w:p>
    <w:p w14:paraId="2B306709" w14:textId="70B2831E" w:rsidR="001C62B9" w:rsidRDefault="008061ED" w:rsidP="009A6E95">
      <w:pPr>
        <w:ind w:firstLine="540"/>
        <w:rPr>
          <w:rFonts w:cs="Times New Roman"/>
        </w:rPr>
      </w:pPr>
      <w:r>
        <w:rPr>
          <w:rFonts w:cs="Times New Roman"/>
        </w:rPr>
        <w:t>S</w:t>
      </w:r>
      <w:r w:rsidR="009A6E95" w:rsidRPr="009A6E95">
        <w:rPr>
          <w:rFonts w:cs="Times New Roman"/>
        </w:rPr>
        <w:t xml:space="preserve">alinity (ppt) and water temperature (°C) 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w:t>
      </w:r>
      <w:r w:rsidR="009A6E95" w:rsidRPr="009A6E95">
        <w:rPr>
          <w:rFonts w:cs="Times New Roman"/>
        </w:rPr>
        <w:lastRenderedPageBreak/>
        <w:t xml:space="preserve">conductivity / temperature meter (YSI Inc., Yellow Springs, Ohio) at the bottom, mid-water column, and just below the surface. </w:t>
      </w:r>
    </w:p>
    <w:p w14:paraId="3DE2638B" w14:textId="3FE735C8" w:rsidR="004C4E6F"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C6526E">
        <w:rPr>
          <w:rFonts w:cs="Times New Roman"/>
        </w:rPr>
        <w:t xml:space="preserve">. </w:t>
      </w:r>
    </w:p>
    <w:p w14:paraId="3111AA48" w14:textId="4721F583" w:rsidR="004C4E6F" w:rsidRDefault="004C4E6F" w:rsidP="004C4E6F">
      <w:pPr>
        <w:ind w:firstLine="540"/>
        <w:rPr>
          <w:rFonts w:cs="Times New Roman"/>
        </w:rPr>
      </w:pPr>
      <w:r>
        <w:rPr>
          <w:rFonts w:cs="Times New Roman"/>
        </w:rPr>
        <w:t xml:space="preserve">Sea ice duration and extent are from the Sea Ice Index, Version 3 from the National Snow and Ice Data Center (NSIDC) in Boulder, Colorado </w:t>
      </w:r>
      <w:r>
        <w:rPr>
          <w:rFonts w:cs="Times New Roman"/>
        </w:rPr>
        <w:fldChar w:fldCharType="begin" w:fldLock="1"/>
      </w:r>
      <w:r>
        <w:rPr>
          <w:rFonts w:cs="Times New Roman"/>
        </w:rPr>
        <w:instrText>ADDIN CSL_CITATION { "citationItems" : [ { "id" : "ITEM-1", "itemData" : { "DOI" : "https://doi.org/10.7265/N5K072F8", "author" : [ { "dropping-particle" : "", "family" : "Fetterer", "given" : "F.", "non-dropping-particle" : "", "parse-names" : false, "suffix" : "" }, { "dropping-particle" : "", "family" : "Knowles", "given" : "K.", "non-dropping-particle" : "", "parse-names" : false, "suffix" : "" }, { "dropping-particle" : "", "family" : "Meier", "given" : "W.", "non-dropping-particle" : "", "parse-names" : false, "suffix" : "" }, { "dropping-particle" : "", "family" : "Savoie", "given" : "M.", "non-dropping-particle" : "", "parse-names" : false, "suffix" : "" }, { "dropping-particle" : "", "family" : "Windnagel", "given" : "A. K.", "non-dropping-particle" : "", "parse-names" : false, "suffix" : "" } ], "id" : "ITEM-1", "issued" : { "date-parts" : [ [ "2018" ] ] }, "publisher-place" : "Boulder, Colorado", "title" : "Sea Ice Index, Version 3. 2001 - 2017", "type" : "webpage" }, "uris" : [ "http://www.mendeley.com/documents/?uuid=0a79eb95-6ffe-4cc9-9886-847667f7b37b" ] } ], "mendeley" : { "formattedCitation" : "(Fetterer et al. 2018)", "plainTextFormattedCitation" : "(Fetterer et al. 2018)", "previouslyFormattedCitation" : "(Fetterer et al. 2018)" }, "properties" : {  }, "schema" : "https://github.com/citation-style-language/schema/raw/master/csl-citation.json" }</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ill be estimated using the first breakup dates and final freeze-up for the central Beaufort Sea coast. Determining the precise dates will b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2"/>
      <w:r>
        <w:rPr>
          <w:rFonts w:cs="Times New Roman"/>
        </w:rPr>
        <w:t>upriver from the river mouth</w:t>
      </w:r>
      <w:commentRangeEnd w:id="2"/>
      <w:r>
        <w:rPr>
          <w:rStyle w:val="CommentReference"/>
        </w:rPr>
        <w:commentReference w:id="2"/>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6AD6BA44" w14:textId="240708A2" w:rsidR="00917C48" w:rsidRDefault="008061ED" w:rsidP="00B448CE">
      <w:pPr>
        <w:ind w:firstLine="540"/>
      </w:pPr>
      <w:r>
        <w:lastRenderedPageBreak/>
        <w:t xml:space="preserve">Biweekly </w:t>
      </w:r>
      <w:r w:rsidR="007C59B8">
        <w:t xml:space="preserve">sampling periods were assigned as four events evenly distributed between July 1 and September 1 (i.e., period </w:t>
      </w:r>
      <w:r>
        <w:t>1 = July 15</w:t>
      </w:r>
      <w:r w:rsidR="007C59B8">
        <w:t xml:space="preserve"> and before</w:t>
      </w:r>
      <w:r>
        <w:t xml:space="preserve">, </w:t>
      </w:r>
      <w:r w:rsidR="007C59B8">
        <w:t xml:space="preserve">period </w:t>
      </w:r>
      <w:r>
        <w:t xml:space="preserve">2 </w:t>
      </w:r>
      <w:r w:rsidR="007C59B8">
        <w:t xml:space="preserve">= </w:t>
      </w:r>
      <w:r>
        <w:t>July 16–</w:t>
      </w:r>
      <w:r w:rsidR="007C59B8">
        <w:t>3</w:t>
      </w:r>
      <w:r>
        <w:t xml:space="preserve">1, </w:t>
      </w:r>
      <w:r w:rsidR="007C59B8">
        <w:t xml:space="preserve">period 3 = </w:t>
      </w:r>
      <w:r>
        <w:t>Aug</w:t>
      </w:r>
      <w:r w:rsidR="007C59B8">
        <w:t>ust</w:t>
      </w:r>
      <w:r>
        <w:t xml:space="preserve"> </w:t>
      </w:r>
      <w:r w:rsidR="007C59B8">
        <w:t>1</w:t>
      </w:r>
      <w:r>
        <w:t>–15,</w:t>
      </w:r>
      <w:r w:rsidR="007C59B8">
        <w:t xml:space="preserve"> and period 4 = A</w:t>
      </w:r>
      <w:r>
        <w:t>ugust 1</w:t>
      </w:r>
      <w:r w:rsidR="007C59B8">
        <w:t xml:space="preserve">6 and afterwards). </w:t>
      </w:r>
    </w:p>
    <w:p w14:paraId="3CE2F390" w14:textId="312905F1" w:rsidR="001B5E23" w:rsidRDefault="001B5E23" w:rsidP="00B448CE">
      <w:pPr>
        <w:ind w:firstLine="540"/>
      </w:pPr>
      <w:r>
        <w:t xml:space="preserve">To prevent rare species from dominating multivariate analyses (CITE XXXXX), we restricted analysis to only those species </w:t>
      </w:r>
      <w:r w:rsidR="00F94791">
        <w:t xml:space="preserve">whose abundance was greater than 100 fish, all years combined. </w:t>
      </w:r>
      <w:r>
        <w:t xml:space="preserve"> </w:t>
      </w:r>
    </w:p>
    <w:p w14:paraId="22747B5A" w14:textId="77777777" w:rsidR="008061ED" w:rsidRDefault="000E3DCB" w:rsidP="00B448CE">
      <w:pPr>
        <w:ind w:firstLine="540"/>
        <w:rPr>
          <w:rFonts w:cs="Times New Roman"/>
        </w:rPr>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sidR="008061ED">
        <w:rPr>
          <w:rFonts w:cs="Times New Roman"/>
        </w:rPr>
        <w:t>, Version 3.5.2</w:t>
      </w:r>
      <w:r w:rsidRPr="001962C1">
        <w:rPr>
          <w:rFonts w:cs="Times New Roman"/>
        </w:rPr>
        <w:t xml:space="preserve">). Descriptive community ecology analyses </w:t>
      </w:r>
      <w:r w:rsidR="008061ED">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community ecology package in R</w:t>
      </w:r>
      <w:r>
        <w:rPr>
          <w:rFonts w:cs="Times New Roman"/>
        </w:rPr>
        <w:t xml:space="preserve"> </w:t>
      </w:r>
      <w:r>
        <w:rPr>
          <w:rFonts w:cs="Times New Roman"/>
        </w:rPr>
        <w:fldChar w:fldCharType="begin" w:fldLock="1"/>
      </w:r>
      <w:r>
        <w:rPr>
          <w:rFonts w:cs="Times New Roman"/>
        </w:rPr>
        <w:instrText>ADDIN CSL_CITATION { "citationItems" : [ { "id" : "ITEM-1", "itemData" : { "DOI" : "10.1093/molbev/msv334", "ISBN" : "1537-1719 (Electronic)\\r0737-4038 (Linking)", "ISSN" : "15371719", "PMID" : "26715629", "abstract" : "The vegan package provides tools for descriptive community ecology. It has most basic functions of diversity analysis, community ordination and dissimilarity analysis. Most of its multivariate tools can be used for other data types as well.", "author" : [ { "dropping-particle" : "", "family" : "Oksanen", "given" : "J.", "non-dropping-particle" : "", "parse-names" : false, "suffix" : "" }, { "dropping-particle" : "", "family" : "Blanchet", "given" : "F. G.", "non-dropping-particle" : "", "parse-names" : false, "suffix" : "" }, { "dropping-particle" : "", "family" : "Kindt", "given" : "R.", "non-dropping-particle" : "", "parse-names" : false, "suffix" : "" }, { "dropping-particle" : "", "family" : "Legendre", "given" : "P.", "non-dropping-particle" : "", "parse-names" : false, "suffix" : "" }, { "dropping-particle" : "", "family" : "Minchin", "given" : "P. R.", "non-dropping-particle" : "", "parse-names" : false, "suffix" : "" }, { "dropping-particle" : "", "family" : "O\u2019hara", "given" : "R. B.", "non-dropping-particle" : "", "parse-names" : false, "suffix" : "" }, { "dropping-particle" : "", "family" : "Simpson", "given" : "G. L.", "non-dropping-particle" : "", "parse-names" : false, "suffix" : "" }, { "dropping-particle" : "", "family" : "Solymos", "given" : "P.", "non-dropping-particle" : "", "parse-names" : false, "suffix" : "" }, { "dropping-particle" : "", "family" : "Stevens", "given" : "M. H. H.", "non-dropping-particle" : "", "parse-names" : false, "suffix" : "" }, { "dropping-particle" : "", "family" : "Wagner", "given" : "H.", "non-dropping-particle" : "", "parse-names" : false, "suffix" : "" }, { "dropping-particle" : "", "family" : "Oksanen", "given" : "M. J.", "non-dropping-particle" : "", "parse-names" : false, "suffix" : "" } ], "container-title" : "R Package Version 2.4-6", "id" : "ITEM-1", "issued" : { "date-parts" : [ [ "2018" ] ] }, "title" : "Vegan: community ecology package", "type" : "article" }, "uris" : [ "http://www.mendeley.com/documents/?uuid=f1dc3f62-f105-46cf-bd9b-274d9d649e30" ] } ], "mendeley" : { "formattedCitation" : "(Oksanen et al. 2018)", "plainTextFormattedCitation" : "(Oksanen et al. 2018)", "previouslyFormattedCitation" : "(Oksanen et al. 2018)" }, "properties" : {  }, "schema" : "https://github.com/citation-style-language/schema/raw/master/csl-citation.json" }</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 xml:space="preserve">. </w:t>
      </w:r>
    </w:p>
    <w:p w14:paraId="2975DB96" w14:textId="1A0CBB42" w:rsidR="008061ED" w:rsidRDefault="002546F7" w:rsidP="00B448CE">
      <w:pPr>
        <w:ind w:firstLine="540"/>
        <w:rPr>
          <w:rFonts w:cs="Times New Roman"/>
        </w:rPr>
      </w:pPr>
      <w:r>
        <w:rPr>
          <w:rFonts w:cs="Times New Roman"/>
        </w:rPr>
        <w:t xml:space="preserve">To </w:t>
      </w:r>
      <w:r w:rsidR="00BB73E5">
        <w:rPr>
          <w:rFonts w:cs="Times New Roman"/>
        </w:rPr>
        <w:t xml:space="preserve">investigate trends in </w:t>
      </w:r>
      <w:r>
        <w:rPr>
          <w:rFonts w:cs="Times New Roman"/>
        </w:rPr>
        <w:t xml:space="preserve">annual </w:t>
      </w:r>
      <w:r w:rsidR="00FB7510">
        <w:rPr>
          <w:rFonts w:cs="Times New Roman"/>
        </w:rPr>
        <w:t xml:space="preserve">and biweekly </w:t>
      </w:r>
      <w:r>
        <w:rPr>
          <w:rFonts w:cs="Times New Roman"/>
        </w:rPr>
        <w:t xml:space="preserve">species richness, we used Generalized </w:t>
      </w:r>
      <w:r w:rsidR="00FB7510">
        <w:rPr>
          <w:rFonts w:cs="Times New Roman"/>
        </w:rPr>
        <w:t xml:space="preserve">Additive Models to account for potential curvature in the models. </w:t>
      </w:r>
      <w:bookmarkStart w:id="3" w:name="_GoBack"/>
      <w:bookmarkEnd w:id="3"/>
    </w:p>
    <w:p w14:paraId="358BC7C5" w14:textId="406E4402" w:rsidR="009231C4" w:rsidRDefault="009231C4" w:rsidP="00B448CE">
      <w:pPr>
        <w:ind w:firstLine="540"/>
        <w:rPr>
          <w:rFonts w:cs="Times New Roman"/>
        </w:rPr>
      </w:pPr>
      <w:proofErr w:type="spellStart"/>
      <w:r>
        <w:rPr>
          <w:rFonts w:cs="Times New Roman"/>
        </w:rPr>
        <w:t>Spp</w:t>
      </w:r>
      <w:proofErr w:type="spellEnd"/>
      <w:r>
        <w:rPr>
          <w:rFonts w:cs="Times New Roman"/>
        </w:rPr>
        <w:t xml:space="preserve"> rich, all sites combined</w:t>
      </w:r>
    </w:p>
    <w:p w14:paraId="061DAACA" w14:textId="69ACE90F" w:rsidR="000E3DCB" w:rsidRDefault="000E3DCB" w:rsidP="00B448CE">
      <w:pPr>
        <w:ind w:firstLine="540"/>
      </w:pPr>
      <w:r>
        <w:rPr>
          <w:rFonts w:cs="Times New Roman"/>
        </w:rPr>
        <w:t xml:space="preserve">We expect that modeling of species response curves (e.g., modeling the effect of temperature upon catch abundance) will done be with Generalized Additive Models (GAM) as this class of modeling is typically responsive to non-linear response curves commonly found in ecological response scenarios </w:t>
      </w:r>
      <w:r>
        <w:rPr>
          <w:rFonts w:cs="Times New Roman"/>
        </w:rPr>
        <w:fldChar w:fldCharType="begin" w:fldLock="1"/>
      </w:r>
      <w:r>
        <w:rPr>
          <w:rFonts w:cs="Times New Roman"/>
        </w:rPr>
        <w:instrText>ADDIN CSL_CITATION { "citationItems" : [ { "id" : "ITEM-1", "itemData" : { "DOI" : "10.1016/S0304-3800(02)00204-1", "ISBN" : "0304-3800", "ISSN" : "0304-3800", "PMID" : "867", "abstract" : "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 "author" : [ { "dropping-particle" : "", "family" : "Guisan", "given" : "Antoine", "non-dropping-particle" : "", "parse-names" : false, "suffix" : "" }, { "dropping-particle" : "", "family" : "Edwards", "given" : "Thomas C", "non-dropping-particle" : "", "parse-names" : false, "suffix" : "" }, { "dropping-particle" : "", "family" : "Hastie", "given" : "Trevor", "non-dropping-particle" : "", "parse-names" : false, "suffix" : "" } ], "container-title" : "Ecological Modelling", "id" : "ITEM-1", "issued" : { "date-parts" : [ [ "2002" ] ] }, "page" : "89-100", "title" : "Generalized linear and generalized additive models in studies of species distributions: setting the scene", "type" : "article-journal", "volume" : "157" }, "uris" : [ "http://www.mendeley.com/documents/?uuid=3a0f9075-caf7-4b63-8845-54991de15fa3" ] } ], "mendeley" : { "formattedCitation" : "(Guisan et al. 2002)", "plainTextFormattedCitation" : "(Guisan et al. 2002)", "previouslyFormattedCitation" : "(Guisan et al. 2002)" }, "properties" : {  }, "schema" : "https://github.com/citation-style-language/schema/raw/master/csl-citation.json" }</w:instrText>
      </w:r>
      <w:r>
        <w:rPr>
          <w:rFonts w:cs="Times New Roman"/>
        </w:rPr>
        <w:fldChar w:fldCharType="separate"/>
      </w:r>
      <w:r w:rsidRPr="00FA2589">
        <w:rPr>
          <w:rFonts w:cs="Times New Roman"/>
          <w:noProof/>
        </w:rPr>
        <w:t>(Guisan et al. 2002)</w:t>
      </w:r>
      <w:r>
        <w:rPr>
          <w:rFonts w:cs="Times New Roman"/>
        </w:rPr>
        <w:fldChar w:fldCharType="end"/>
      </w:r>
      <w:r>
        <w:rPr>
          <w:rFonts w:cs="Times New Roman"/>
        </w:rPr>
        <w:t xml:space="preserve">. Modeling of the time series data will typically use a Generalized Least Squares (GLS) approach, to account for temporal autoregression. These GLS models will be used when the response is not necessarily expected to be non-linear (e.g., </w:t>
      </w:r>
      <w:r>
        <w:rPr>
          <w:rFonts w:cs="Times New Roman"/>
        </w:rPr>
        <w:lastRenderedPageBreak/>
        <w:t>modeling the effect of time upon species richness). T</w:t>
      </w:r>
      <w:commentRangeStart w:id="4"/>
      <w:r>
        <w:rPr>
          <w:rFonts w:cs="Times New Roman"/>
        </w:rPr>
        <w:t>he autoregressive models will test for normality, and then assume any errors to be Gaussian</w:t>
      </w:r>
      <w:commentRangeEnd w:id="4"/>
      <w:r>
        <w:rPr>
          <w:rStyle w:val="CommentReference"/>
        </w:rPr>
        <w:commentReference w:id="4"/>
      </w:r>
      <w:r>
        <w:rPr>
          <w:rFonts w:cs="Times New Roman"/>
        </w:rPr>
        <w:t xml:space="preserve">. Certain tests, such as </w:t>
      </w:r>
      <w:proofErr w:type="spellStart"/>
      <w:r>
        <w:rPr>
          <w:rFonts w:cs="Times New Roman"/>
        </w:rPr>
        <w:t>Levene’s</w:t>
      </w:r>
      <w:proofErr w:type="spellEnd"/>
      <w:r>
        <w:rPr>
          <w:rFonts w:cs="Times New Roman"/>
        </w:rPr>
        <w:t xml:space="preserve"> test, will require significance testing, which will be done at the α = 0.05 level. Before modeling, all environmental variables will be assessed in a correlation matrix. Any variables that are highly correlated (&gt;0.6) will be noted to prevent multicollinearity.</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DE07F87" w14:textId="77777777" w:rsidR="00F3264E" w:rsidRDefault="00F3264E" w:rsidP="00B448CE">
      <w:pPr>
        <w:ind w:firstLine="540"/>
        <w:rPr>
          <w:rFonts w:cs="Times New Roman"/>
        </w:rPr>
      </w:pPr>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682A2B">
          <w:footerReference w:type="default" r:id="rId10"/>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5" w:name="_Toc510712063"/>
      <w:r>
        <w:lastRenderedPageBreak/>
        <w:t>Literature Cited</w:t>
      </w:r>
      <w:bookmarkEnd w:id="5"/>
    </w:p>
    <w:p w14:paraId="64B7CA9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Pr="00717344">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79E3230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i, J., and P. Perron. 2003. Computation and analysis of multiple structural change models. Journal of Applied Econometrics 18(1):1–22.</w:t>
      </w:r>
    </w:p>
    <w:p w14:paraId="19C36AC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arry, R. G., R. E. Moritz, and J. C. Rogers. 1979. The fast ice regimes of the Beaufort and Chukchi Sea coasts, Alaska. Cold Regions Science and Technology 1(2):129–152.</w:t>
      </w:r>
    </w:p>
    <w:p w14:paraId="78E5419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0E1144A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elchansky, G. I., D. C. Douglas, and N. G. Platonov. 2004. Duration of the Arctic sea ice melt season: Regional and interannual variability, 1979-2001. Journal of Climate 17(1):67–80.</w:t>
      </w:r>
    </w:p>
    <w:p w14:paraId="478265C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von Biela, V. R., C. E. Zimmerman, B. R. Cohn, and J. M. Welker. 2013. Terrestrial and marine trophic pathways support young-of-year growth in a nearshore Arctic fish. Polar Biology 36(1):137–146.</w:t>
      </w:r>
    </w:p>
    <w:p w14:paraId="70881B5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laber, S. J. M., and T. G. Blaber. 1980. Factors affecting the distribution of juvenile estuarine and inshore fish. Journal of Fish Biology 17(2):143–162.</w:t>
      </w:r>
    </w:p>
    <w:p w14:paraId="308F0AA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œuf, G., and P. Payan. 2001. How should salinity influence fish growth? Comparative Biochemistry and Physiology - Part C Toxicology and Pharmacology 130(4):411–423.</w:t>
      </w:r>
    </w:p>
    <w:p w14:paraId="7A98FF0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5A7CEFF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onsell, C., and K. H. Dunton. 2018. Long-term patterns of benthic irradiance and kelp production in the central Beaufort Sea reveal implications of warming for Arctic inner shelves. Progress in Oceanography 162:160–170. </w:t>
      </w:r>
    </w:p>
    <w:p w14:paraId="060E753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Bradstreet, M. S. W., and W. E. Cross. 1982. Trophic Relationships at High Arctic Ice Edges. Arctic 35(1):1–12.</w:t>
      </w:r>
    </w:p>
    <w:p w14:paraId="73B4092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Britch, R. P., R. C. Miller, J. Downing, T. Petrillo, and M. Veit. 1983. 1982 Environmental Summer Studies for the Endicott Development Volume II. B. J. Gallaway and R. P. Britch, </w:t>
      </w:r>
      <w:r w:rsidRPr="00717344">
        <w:rPr>
          <w:rFonts w:cs="Times New Roman"/>
          <w:noProof/>
          <w:szCs w:val="24"/>
        </w:rPr>
        <w:lastRenderedPageBreak/>
        <w:t>editors Environmental Summer Studies (1982) for the Endicott Development.</w:t>
      </w:r>
    </w:p>
    <w:p w14:paraId="5CCF601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lark, G. F., J. S. Stark, E. L. Johnston, J. W. Runcie, P. M. Goldsworthy, B. Raymond, and M. J. Riddle. 2013. Light-driven tipping points in polar ecosystems. Global Change Biology 19(12):3749–3761.</w:t>
      </w:r>
    </w:p>
    <w:p w14:paraId="1AA69DF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llie, J. S., A. D. Wood, and H. P. Jeffries. 2008. Long-term shifts in the species composition of a coastal fish community. Canadian Journal of Fisheries and Aquatic Sciences 65(7):1352–1365.</w:t>
      </w:r>
    </w:p>
    <w:p w14:paraId="0505C78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outant, C. C. 1987. Thermal preference: when does an asset become a liability? Environmental Biology of Fishes 18(3):161–172.</w:t>
      </w:r>
    </w:p>
    <w:p w14:paraId="49C4102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4. Fish use of coastal waters of the Alaska Beaufort Sea: a review. Transactions of the American Fisheries Society 113(3):265–282.</w:t>
      </w:r>
    </w:p>
    <w:p w14:paraId="01ACBC6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7. Subsistence Fisheries at Coastal Villages in the Alaskan Arctic, 1970-1986. Springfield, Virginia.</w:t>
      </w:r>
    </w:p>
    <w:p w14:paraId="5AC393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1989. An introduction to anadromous fishes in the Alaskan Arctic. Biological Papers of the University of Alaska (24):27–54.</w:t>
      </w:r>
    </w:p>
    <w:p w14:paraId="1C04534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raig, P. C., W. B. Griffiths, L. Haldorson, and H. McElderry. 1985. Distributional Patterns of Fishes in an Alaskan Arctic Lagoon. Polar Biology 4:9–18.</w:t>
      </w:r>
    </w:p>
    <w:p w14:paraId="6CFB7A9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Cushing, D. H. 1990. Plankton production and year-class strength in fish populations: An update of the match/mismatch hypothesis. Advances in Marine Biology</w:t>
      </w:r>
      <w:r>
        <w:rPr>
          <w:rFonts w:cs="Times New Roman"/>
          <w:noProof/>
          <w:szCs w:val="24"/>
        </w:rPr>
        <w:t xml:space="preserve"> 26:249</w:t>
      </w:r>
      <w:r w:rsidRPr="00717344">
        <w:rPr>
          <w:rFonts w:cs="Times New Roman"/>
          <w:noProof/>
          <w:szCs w:val="24"/>
        </w:rPr>
        <w:t>–</w:t>
      </w:r>
      <w:r>
        <w:rPr>
          <w:rFonts w:cs="Times New Roman"/>
          <w:noProof/>
          <w:szCs w:val="24"/>
        </w:rPr>
        <w:t xml:space="preserve">293. </w:t>
      </w:r>
    </w:p>
    <w:p w14:paraId="069B151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06845D7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akins, B. W., and G. F. Sharman. 2010. Volumes of the World’s Oceans from ETOPO1. NOAA National Geophysical Data Center, Boulder, CO.</w:t>
      </w:r>
    </w:p>
    <w:p w14:paraId="1F0320E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561158D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728A08A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echhelm, R. G., J. D. Bryan, W. B. Griffiths, W. J. Wilson, and B. J. Gallaway. 1994. Effect of Coastal Winds on the Summer Dispersal of Young Least Cisco (Coregonus-Sardinella) from the Colville River to Prudhoe Bay, Alaska - a Simulation-Model. Canadian Journal of </w:t>
      </w:r>
      <w:r w:rsidRPr="00717344">
        <w:rPr>
          <w:rFonts w:cs="Times New Roman"/>
          <w:noProof/>
          <w:szCs w:val="24"/>
        </w:rPr>
        <w:lastRenderedPageBreak/>
        <w:t>Fisheries and Aquatic Sciences 51(4):890–899.</w:t>
      </w:r>
    </w:p>
    <w:p w14:paraId="347B7CC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R. E. Dillinger Jr., B. J. Gallaway, and W. B. Griffiths. 1992. Modeling of in Situ Temperature and Growth Relationships for Yearling Broad Whitefish in Prudhoe Bay, Alaska. Transactions of the American Fisheries Society 121(1):1–12.</w:t>
      </w:r>
    </w:p>
    <w:p w14:paraId="006EFDD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and D. B. Fissel. 1988. Recruitment of Canadian Arctic Cisco (Coregonus autumnalis) into Alaskan Waters. Canadian Journal of Fisheries and Aquatic Sciences 45:906–910.</w:t>
      </w:r>
    </w:p>
    <w:p w14:paraId="3D0C09C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P. S. Fitzgerald, J. D. Bryan, and B. J. Gallaway. 1993. Effect of salinity and temperature on the growth of yearling Arctic cisco (Coregonus autumnalis) of the Alaskan Beaufort Sea.</w:t>
      </w:r>
    </w:p>
    <w:p w14:paraId="11DEE7E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W. B. Griffiths, J. D. Bryan, B. J. Gallaway, and W. J. Wilson. 1995. Application of an in Situ Growth Model: Inferred Instance of Interspecific Trophic Competition between Anadromous Fishes of Prudhoe Bay, Alaska. Transactions of the American Fisheries Society 124(1):55–69.</w:t>
      </w:r>
    </w:p>
    <w:p w14:paraId="2F72CC4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L. R. Martin, B. J. Gallaway, W. J. Wilson, and W. B. Griffiths. 1999. Prudhoe Bay causeways and the summer coastal movements of Arctic Cisco and Least Cisco. Arctic 52(2):139–151.</w:t>
      </w:r>
    </w:p>
    <w:p w14:paraId="621481D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chhelm, R. G., B. Streever, and B. J. Gallaway. 2007. The Arctic cisco (Coregonus autumnalis) subsistence and commercial fisheries, Colville River, Alaska: A conceptual model. Arctic 60(4):421–429.</w:t>
      </w:r>
    </w:p>
    <w:p w14:paraId="47C5BCB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etterer, F., K. Knowles, W. Meier, M. Savoie, and A. K. Windnagel. 2018. Sea Ice Index, Version 3. 2001 - 2017. Boulder, Colorado.</w:t>
      </w:r>
    </w:p>
    <w:p w14:paraId="07E6A23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Fritz, M., J. E. Vonk, and H. Lantuit. 2017. Collapsing Arctic coastlines. Nature Climate Change 7(1):6–7. </w:t>
      </w:r>
    </w:p>
    <w:p w14:paraId="35EAB02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Frost, K. J., and L. F. Lowry. 1983. Demersal Fishes and Invertebrates Trawled in the Northeastern Chukchi and Western Beaufort Seas, 1976-77.</w:t>
      </w:r>
    </w:p>
    <w:p w14:paraId="07740E7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eorge, C., L. L. Moulton, and M. Johnson. 2009. A field guide to the common fishes of the North Slope of Alaska.</w:t>
      </w:r>
    </w:p>
    <w:p w14:paraId="0A5C170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ibbs, A. E., and B. M. Richmond. 2015. National Assessment of Shoreline Change — Historical Shoreline Change Along the North Coast of Alaska , U.S.-Canadian Border to Icy Cape. U.S. Geological Survey Open File Report 2015 - 1048.</w:t>
      </w:r>
    </w:p>
    <w:p w14:paraId="09ECC7B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5BB7166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Guisan, A., T. C. Edwards, and T. Hastie. 2002. Generalized linear and generalized additive models in studies of species distributions: setting the scene. Ecological Modelling 157:89–100.</w:t>
      </w:r>
    </w:p>
    <w:p w14:paraId="19E2E2C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Harter, B. B., K. H. Elliott, G. J. Divoky, and G. K. Davoren. 2013. Arctic Cod (Boreogadus saida) as Prey: Fish Length-Energetics Relationships in the Beaufort Sea and Hudson Bay. Arctic 66(2):191–196.</w:t>
      </w:r>
    </w:p>
    <w:p w14:paraId="3022CE1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IPCC. 2014. Climate Change 2014 Synthesis Report. Contribution of Working Groups I, II and III to the Fifth Assessment Report of the Intergovernmental Panel on Climate Change</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C. W. Team, R. K. Pachauri, and L. Meyer, editors.</w:t>
      </w:r>
      <w:r>
        <w:rPr>
          <w:rFonts w:cs="Times New Roman"/>
          <w:noProof/>
          <w:szCs w:val="24"/>
        </w:rPr>
        <w:t xml:space="preserve"> </w:t>
      </w:r>
      <w:r w:rsidRPr="00717344">
        <w:rPr>
          <w:rFonts w:cs="Times New Roman"/>
          <w:noProof/>
          <w:szCs w:val="24"/>
        </w:rPr>
        <w:t>IPCC. Geneva, Switzerland.</w:t>
      </w:r>
    </w:p>
    <w:p w14:paraId="42488A5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73EF0FF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hnson, M., and H. Eicken. 2016. Estimating Arctic sea-ice freeze-up and break-up from the satellite record: A comparison of different approaches in the Chukchi and Beaufort Seas. Elementa: Science of the Anthropocene 4(124).</w:t>
      </w:r>
    </w:p>
    <w:p w14:paraId="3544DFC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Jones, B. M., C. D. Arp, M. T. Jorgenson, K. M. Hinkel, J. A. Schmutz, and P. L. Flint. 2009. Increase in the rate and uniformity of coastline erosion in Arctic Alaska. Geophysical Research Letters 36(3):1–5.</w:t>
      </w:r>
    </w:p>
    <w:p w14:paraId="2E48EBB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3E87CE4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7B0265B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gren, M., V. Dakos, J. P. Gröger, A. Gårdmark, G. Kornilovs, S. A. Otto, and C. Möllmann. 2012. Early detection of ecosystem regime shifts: A multiple method evaluation for management application. PLoS ONE 7(7).</w:t>
      </w:r>
    </w:p>
    <w:p w14:paraId="2605267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Lindenmayer, D. B., G. E. Likens, A. Andersen, D. Bowman, C. M. Bull, E. Burns, C. R. Dickman, A. A. Hoffmann, D. A. Keith, M. J. Liddell, A. J. Lowe, D. J. Metcalfe, S. R. Phinn, J. Russell-Smith, N. Thurgate, and G. M. Wardle. 2012. Value of long-term ecological studies. Austral Ecology 37(7):745–757.</w:t>
      </w:r>
    </w:p>
    <w:p w14:paraId="2EA0E51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Majewski, A. R., W. Walkusz, B. R. Lynn, S. Atchison, J. Eert, and J. D. Reist. 2016. Distribution and diet of demersal Arctic Cod, Boreogadus saida, in relation to habitat </w:t>
      </w:r>
      <w:r w:rsidRPr="00717344">
        <w:rPr>
          <w:rFonts w:cs="Times New Roman"/>
          <w:noProof/>
          <w:szCs w:val="24"/>
        </w:rPr>
        <w:lastRenderedPageBreak/>
        <w:t xml:space="preserve">characteristics in the Canadian Beaufort Sea. Polar Biology 39(6):1087–1098. </w:t>
      </w:r>
    </w:p>
    <w:p w14:paraId="6D82737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de March, B. G. E. 1989. Salinity tolerance of larval and juvenile broad whitefish (Coregonus nasus). Canadian Journal of Zoology 67:2392–2397.</w:t>
      </w:r>
    </w:p>
    <w:p w14:paraId="40952FB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cDowall, R. M. 1992. Particular problems for the conservation of diadromous fish. Aquatic Conservation: Marine and Freshwater Ecosystems 2(4):351–355.</w:t>
      </w:r>
    </w:p>
    <w:p w14:paraId="365561D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T. A. Mecklenburg, and L. K. Thorsteinson. 2002. Fishes of Alaska. American Fisheries Society.</w:t>
      </w:r>
      <w:r>
        <w:rPr>
          <w:rFonts w:cs="Times New Roman"/>
          <w:noProof/>
          <w:szCs w:val="24"/>
        </w:rPr>
        <w:t xml:space="preserve"> Bethesda, Maryland.</w:t>
      </w:r>
    </w:p>
    <w:p w14:paraId="049667F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ecklenburg, C. W., P. R. Møller, and D. Steinke. 2011. Biodiversity of arctic marine fishes: Taxonomy and zoogeography. Marine Biodiversity 41(1):109–140.</w:t>
      </w:r>
    </w:p>
    <w:p w14:paraId="191E5A4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erlein, K. J., and C. Carothers. 2012. Total Environment of Change: Impacts of Climate Change and Social Transitions on Subsistence Fisheries in Northwest Alaska. Ecology and Society 17(1):10.</w:t>
      </w:r>
    </w:p>
    <w:p w14:paraId="3C7AF5F8"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naghan, P. 2008. Early growth conditions, phenotypic development and environmental change. Philosophical Transactions of the Royal Society B: Biological Sciences 363(1497):1635–1645.</w:t>
      </w:r>
    </w:p>
    <w:p w14:paraId="543AF532"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Moulton, L. L., B. Seavey, and J. Pausanna. 2010. History of an Under-Ice Subsistence Fishery for Arctic Cisco and Least Cisco in the Colville River, Alaska. Arctic 63(4):381–390.</w:t>
      </w:r>
    </w:p>
    <w:p w14:paraId="74DD71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6E5E027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NPFMC. 2009. Fishery Management Plan for Fish Resources of the Arctic Management Area.</w:t>
      </w:r>
    </w:p>
    <w:p w14:paraId="279241C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Oksanen, J., F. G. Blanchet, R. Kindt, P. Legendre, P. R. Minchin, R. B. O’hara, G. L. Simpson, P. Solymos, M. H. H. Stevens, H. Wagner, and M. J. Oksanen. 2018. Vegan: community ecology package.</w:t>
      </w:r>
      <w:r>
        <w:rPr>
          <w:rFonts w:cs="Times New Roman"/>
          <w:noProof/>
          <w:szCs w:val="24"/>
        </w:rPr>
        <w:t xml:space="preserve"> CRAN.</w:t>
      </w:r>
    </w:p>
    <w:p w14:paraId="30F1B34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auly, D. 1980. On the interrelationships between natural mortality, growth parameters, and mean environmental temperature in 175 fish stocks. ICES Journal of Marine Science 39(2):175–192.</w:t>
      </w:r>
    </w:p>
    <w:p w14:paraId="437771A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eterson, G., C. R. Allen, and C. S. Holling. 1998. Ecological Resilience, Biodiversity, and Scale. Ecosystems 1:6–18.</w:t>
      </w:r>
    </w:p>
    <w:p w14:paraId="5850CD3E"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oos, M. S., and D. A. Jackson. 2012. Addressing the removal of rare species in multivariate bioassessments: The impact of methodological choices. Ecological Indicators 18:82–90. </w:t>
      </w:r>
    </w:p>
    <w:p w14:paraId="2EDEA3B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Power, G. 1997. A Review of Fish Ecology in Arctic North America. Pages 13–39</w:t>
      </w:r>
      <w:r>
        <w:rPr>
          <w:rFonts w:cs="Times New Roman"/>
          <w:noProof/>
          <w:szCs w:val="24"/>
        </w:rPr>
        <w:t xml:space="preserve"> </w:t>
      </w:r>
      <w:r w:rsidRPr="00717344">
        <w:rPr>
          <w:rFonts w:cs="Times New Roman"/>
          <w:i/>
          <w:iCs/>
          <w:noProof/>
          <w:szCs w:val="24"/>
        </w:rPr>
        <w:t>in</w:t>
      </w:r>
      <w:r w:rsidRPr="00717344">
        <w:rPr>
          <w:rFonts w:cs="Times New Roman"/>
          <w:noProof/>
          <w:szCs w:val="24"/>
        </w:rPr>
        <w:t xml:space="preserve"> J. B. </w:t>
      </w:r>
      <w:r w:rsidRPr="00717344">
        <w:rPr>
          <w:rFonts w:cs="Times New Roman"/>
          <w:noProof/>
          <w:szCs w:val="24"/>
        </w:rPr>
        <w:lastRenderedPageBreak/>
        <w:t>Reynolds, editor.Fish Ecology in Arctic North America. American Fisheries Society, Bethesda, M</w:t>
      </w:r>
      <w:r>
        <w:rPr>
          <w:rFonts w:cs="Times New Roman"/>
          <w:noProof/>
          <w:szCs w:val="24"/>
        </w:rPr>
        <w:t>arylan</w:t>
      </w:r>
      <w:r w:rsidRPr="00717344">
        <w:rPr>
          <w:rFonts w:cs="Times New Roman"/>
          <w:noProof/>
          <w:szCs w:val="24"/>
        </w:rPr>
        <w:t>d.</w:t>
      </w:r>
    </w:p>
    <w:p w14:paraId="2E3C1F7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Priest, J. T., D. G. Green, B. M. Fletcher, and T. M. Sutton. 2018. Beaufort Sea Nearshore Fish Monitoring Study: 2017 Annual Report. </w:t>
      </w:r>
      <w:r w:rsidRPr="00CC0539">
        <w:rPr>
          <w:rFonts w:cs="Times New Roman"/>
          <w:noProof/>
          <w:szCs w:val="24"/>
        </w:rPr>
        <w:t>University of Alaska Fairbanks, College of Fisheries and Ocean Sciences</w:t>
      </w:r>
      <w:r>
        <w:rPr>
          <w:rFonts w:cs="Times New Roman"/>
          <w:noProof/>
          <w:szCs w:val="24"/>
        </w:rPr>
        <w:t>.</w:t>
      </w:r>
      <w:r w:rsidRPr="00CC0539">
        <w:rPr>
          <w:rFonts w:cs="Times New Roman"/>
          <w:noProof/>
          <w:szCs w:val="24"/>
        </w:rPr>
        <w:t xml:space="preserve"> </w:t>
      </w:r>
      <w:r w:rsidRPr="00717344">
        <w:rPr>
          <w:rFonts w:cs="Times New Roman"/>
          <w:noProof/>
          <w:szCs w:val="24"/>
        </w:rPr>
        <w:t>Fairbanks, Alaska.</w:t>
      </w:r>
    </w:p>
    <w:p w14:paraId="538FEC9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eist, J. D., F. J. Wrona, T. D. Prowse, M. Power, J. B. Dempson, R. J. Beamish, J. R. King, T. J. Carmichael, and C. D. Sawatzky. 2006. General effects of climate change on Arctic fishes and fish populations. Ambio 35(7):370–380.</w:t>
      </w:r>
    </w:p>
    <w:p w14:paraId="537497A7"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oss, B. D. 1988. Causeways in the Alaskan Beaufort Sea.</w:t>
      </w:r>
      <w:r>
        <w:rPr>
          <w:rFonts w:cs="Times New Roman"/>
          <w:noProof/>
          <w:szCs w:val="24"/>
        </w:rPr>
        <w:t xml:space="preserve"> </w:t>
      </w:r>
      <w:r w:rsidRPr="00CC0539">
        <w:rPr>
          <w:rFonts w:cs="Times New Roman"/>
          <w:noProof/>
          <w:szCs w:val="24"/>
        </w:rPr>
        <w:t>United States Environmental Protection Agency.</w:t>
      </w:r>
      <w:r>
        <w:rPr>
          <w:rFonts w:cs="Times New Roman"/>
          <w:noProof/>
          <w:szCs w:val="24"/>
        </w:rPr>
        <w:t xml:space="preserve"> Anchorage, Alaska.</w:t>
      </w:r>
    </w:p>
    <w:p w14:paraId="3AEAB4F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Roux, M. J., L. A. Harwood, X. Zhu, and P. Sparling. 2016. Early summer near-shore fish assemblage and environmental correlates in an Arctic estuary. Journal of Great Lakes Research 42(2):256–266. </w:t>
      </w:r>
    </w:p>
    <w:p w14:paraId="592E272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Ruggerone, G. T., M. Zimmermann, K. W. Myers, J. L. Nielsen, and D. E. Rogers. 2003. Competition between Asian pink salmon (Oncorhynchus gorbuscha) and Alaskan sockeye salmon (O-nerka) in the North Pacific Ocean. Fisheries Oceanography 12(3):209–219.</w:t>
      </w:r>
    </w:p>
    <w:p w14:paraId="5AA0C375"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Screen, J. A., and I. Simmonds. 2010. The central role of diminishing sea ice in recent Arctic temperature amplification. Nature 464(7293):1334–1337. </w:t>
      </w:r>
    </w:p>
    <w:p w14:paraId="6477337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eigle, J. C., and J. M. Gottschalk. 2013. Fall 2012 subsistence fishery monitoring on the Colville River.</w:t>
      </w:r>
      <w:r w:rsidRPr="00CC0539">
        <w:t xml:space="preserve"> </w:t>
      </w:r>
      <w:r w:rsidRPr="00CC0539">
        <w:rPr>
          <w:rFonts w:cs="Times New Roman"/>
          <w:noProof/>
          <w:szCs w:val="24"/>
        </w:rPr>
        <w:t>ABR, I</w:t>
      </w:r>
      <w:r>
        <w:rPr>
          <w:rFonts w:cs="Times New Roman"/>
          <w:noProof/>
          <w:szCs w:val="24"/>
        </w:rPr>
        <w:t>nc</w:t>
      </w:r>
      <w:r w:rsidRPr="00CC0539">
        <w:rPr>
          <w:rFonts w:cs="Times New Roman"/>
          <w:noProof/>
          <w:szCs w:val="24"/>
        </w:rPr>
        <w:t>.</w:t>
      </w:r>
      <w:r>
        <w:rPr>
          <w:rFonts w:cs="Times New Roman"/>
          <w:noProof/>
          <w:szCs w:val="24"/>
        </w:rPr>
        <w:t xml:space="preserve"> </w:t>
      </w:r>
      <w:r w:rsidRPr="00CC0539">
        <w:rPr>
          <w:rFonts w:cs="Times New Roman"/>
          <w:noProof/>
          <w:szCs w:val="24"/>
        </w:rPr>
        <w:t>–</w:t>
      </w:r>
      <w:r>
        <w:rPr>
          <w:rFonts w:cs="Times New Roman"/>
          <w:noProof/>
          <w:szCs w:val="24"/>
        </w:rPr>
        <w:t xml:space="preserve"> </w:t>
      </w:r>
      <w:r w:rsidRPr="00CC0539">
        <w:rPr>
          <w:rFonts w:cs="Times New Roman"/>
          <w:noProof/>
          <w:szCs w:val="24"/>
        </w:rPr>
        <w:t>Environmental Research &amp; Services</w:t>
      </w:r>
      <w:r>
        <w:rPr>
          <w:rFonts w:cs="Times New Roman"/>
          <w:noProof/>
          <w:szCs w:val="24"/>
        </w:rPr>
        <w:t>. Fairbanks, Alaska.</w:t>
      </w:r>
    </w:p>
    <w:p w14:paraId="4BFF80BA"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eaves, M., R. Baker, I. Nagelkerken, and R. M. Connolly. 2014. True Value of Estuarine and Coastal Nurseries for Fish: Incorporating Complexity and Dynamics. Estuaries and Coasts 38(2):401–414.</w:t>
      </w:r>
    </w:p>
    <w:p w14:paraId="23FA477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hurin, J. B., and E. G. Allen. 2001. Effects of Competition, Predation, and Dispersal on Species Richness at Local and Regional Scales. The American Naturalist 158(6):624–637.</w:t>
      </w:r>
    </w:p>
    <w:p w14:paraId="5395AA81"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NAP. 2012. Predicting Future Potential Climate-Biomes for the Yukon, Northwest Territories, and Alaska.</w:t>
      </w:r>
      <w:r>
        <w:rPr>
          <w:rFonts w:cs="Times New Roman"/>
          <w:noProof/>
          <w:szCs w:val="24"/>
        </w:rPr>
        <w:t xml:space="preserve"> </w:t>
      </w:r>
      <w:r w:rsidRPr="00CC0539">
        <w:rPr>
          <w:rFonts w:cs="Times New Roman"/>
          <w:noProof/>
          <w:szCs w:val="24"/>
        </w:rPr>
        <w:t>Scenarios Network for Arctic Planning and the EWHALE lab, University of Alaska Fairbanks</w:t>
      </w:r>
      <w:r>
        <w:rPr>
          <w:rFonts w:cs="Times New Roman"/>
          <w:noProof/>
          <w:szCs w:val="24"/>
        </w:rPr>
        <w:t>. Fairbanks, Alaska.</w:t>
      </w:r>
    </w:p>
    <w:p w14:paraId="2FBAE8C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ayer, D., J. S. Glitezenstein, C. G. Jones, J. Kolasa, G. E. Likens, M. J. McDonnell, G. G. Parker, and S. T. A. Pickett. 1986. Long-Term Ecological Studies: An Illustrated Account Of their Design, Operation, and Importance To Ecology.</w:t>
      </w:r>
    </w:p>
    <w:p w14:paraId="308048C6"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Streever, B., S. W. Raborn, K. H. Kim, A. D. Hawkins, and A. N. Popper. 2016. Changes in fish catch rates in the presence of air gun sounds in Prudhoe Bay, Alaska. Arctic 69(4):346–358.</w:t>
      </w:r>
    </w:p>
    <w:p w14:paraId="447495CB"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lastRenderedPageBreak/>
        <w:t>Stroeve, J. C., T. Markus, L. Boisvert, J. Miller, and A. Barret. 2014. Changes in Arctic melt season and implications for sea ice loss. Geophysical Research Letters 41(4):1216–1225.</w:t>
      </w:r>
    </w:p>
    <w:p w14:paraId="47A3599F"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Thorsteinson, L. K., and M. S. Love. 2016. Alaska Arctic Marine Fish Ecology Catalog.</w:t>
      </w:r>
      <w:r>
        <w:rPr>
          <w:rFonts w:cs="Times New Roman"/>
          <w:noProof/>
          <w:szCs w:val="24"/>
        </w:rPr>
        <w:t xml:space="preserve"> </w:t>
      </w:r>
      <w:r w:rsidRPr="00632D26">
        <w:rPr>
          <w:rFonts w:cs="Times New Roman"/>
          <w:noProof/>
          <w:szCs w:val="24"/>
        </w:rPr>
        <w:t>U.S. Geological Survey Scientific Investigations Report 2016-5038 (OCS Study, BOEM 2016-048)</w:t>
      </w:r>
      <w:r>
        <w:rPr>
          <w:rFonts w:cs="Times New Roman"/>
          <w:noProof/>
          <w:szCs w:val="24"/>
        </w:rPr>
        <w:t>, 768 p.</w:t>
      </w:r>
    </w:p>
    <w:p w14:paraId="60B21089"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a. USGS National Water Information System - Colville River at Umiat, AK. https://waterdata.usgs.gov/ak/nwis/uv/?site_no=15875000&amp;PARAmeter_cd=00065,00060.</w:t>
      </w:r>
    </w:p>
    <w:p w14:paraId="2A31479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USGS. 2018b. USGS National Water Information System - Sagavanirktok River near Pump Station 3, Alaska. https://waterdata.usgs.gov/ak/nwis/uv?site_no=15908000.</w:t>
      </w:r>
    </w:p>
    <w:p w14:paraId="3F93397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e, D. M., and R. E. Thomson. 2005. Ecology: Bottom-up ecosystem trophic dynamics determine fish production in the northeast pacific. Science 308(5726):1280–1284.</w:t>
      </w:r>
    </w:p>
    <w:p w14:paraId="0E0FDE53"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arwick, R. M., and K. R. Clarke. 1993. Increased variability as a symptom of stress in marine communities. Journal of Experimental Marine Biology and Ecology 172(1–2):215–226.</w:t>
      </w:r>
    </w:p>
    <w:p w14:paraId="11D0DF10"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ndler, G., M. Shulski, and B. Moore. 2010. Changes in the climate of the Alaskan North Slope and the ice concentration of the adjacent Beaufort Sea. Theoretical and Applied Climatology 99:67–74.</w:t>
      </w:r>
    </w:p>
    <w:p w14:paraId="150A122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Werner, E. E., and J. F. Gilliam. 1984. The Ontogenetic Niche and Species Interactions in Size-Structured Populations. Annual Review of Ecology and Systematics 15:393–425.</w:t>
      </w:r>
    </w:p>
    <w:p w14:paraId="3E680604"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 xml:space="preserve">Yang, D., X. Shi, and P. Marsh. 2015. Variability and extreme of Mackenzie River daily discharge during 1973-2011. Quaternary International 380–381:159–168. </w:t>
      </w:r>
    </w:p>
    <w:p w14:paraId="37BB8DBD"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Young, D., T. Benaglia, D. Chauveau, D. Hunter, R. Elmore, T. Hettmansperger, H. Thomas, and F. Xuan. 2017. R Package mixtools - Tools for Analyzing Finite Mixture Models. CRAN.</w:t>
      </w:r>
    </w:p>
    <w:p w14:paraId="31394DAC" w14:textId="77777777" w:rsidR="00B448CE" w:rsidRPr="00717344" w:rsidRDefault="00B448CE" w:rsidP="00B448CE">
      <w:pPr>
        <w:widowControl w:val="0"/>
        <w:autoSpaceDE w:val="0"/>
        <w:autoSpaceDN w:val="0"/>
        <w:adjustRightInd w:val="0"/>
        <w:spacing w:line="240" w:lineRule="auto"/>
        <w:ind w:left="480" w:hanging="480"/>
        <w:rPr>
          <w:rFonts w:cs="Times New Roman"/>
          <w:noProof/>
          <w:szCs w:val="24"/>
        </w:rPr>
      </w:pPr>
      <w:r w:rsidRPr="00717344">
        <w:rPr>
          <w:rFonts w:cs="Times New Roman"/>
          <w:noProof/>
          <w:szCs w:val="24"/>
        </w:rPr>
        <w:t>Zeileis, A., F. Leisch, K. Hornik, C. Kleiber, B. Hansen, and E. C. Merkle. 2015. R package strucchange</w:t>
      </w:r>
      <w:r>
        <w:rPr>
          <w:rFonts w:cs="Times New Roman"/>
          <w:noProof/>
          <w:szCs w:val="24"/>
        </w:rPr>
        <w:t xml:space="preserve"> - </w:t>
      </w:r>
      <w:r w:rsidRPr="00CC0539">
        <w:rPr>
          <w:rFonts w:cs="Times New Roman"/>
          <w:noProof/>
          <w:szCs w:val="24"/>
        </w:rPr>
        <w:t>Testing, Monitoring, and Dating Structural Changes</w:t>
      </w:r>
      <w:r>
        <w:rPr>
          <w:rFonts w:cs="Times New Roman"/>
          <w:noProof/>
          <w:szCs w:val="24"/>
        </w:rPr>
        <w:t xml:space="preserve"> </w:t>
      </w:r>
      <w:r w:rsidRPr="00CC0539">
        <w:rPr>
          <w:rFonts w:cs="Times New Roman"/>
          <w:noProof/>
          <w:szCs w:val="24"/>
        </w:rPr>
        <w:t>Description</w:t>
      </w:r>
      <w:r w:rsidRPr="00717344">
        <w:rPr>
          <w:rFonts w:cs="Times New Roman"/>
          <w:noProof/>
          <w:szCs w:val="24"/>
        </w:rPr>
        <w:t>.</w:t>
      </w:r>
      <w:r>
        <w:rPr>
          <w:rFonts w:cs="Times New Roman"/>
          <w:noProof/>
          <w:szCs w:val="24"/>
        </w:rPr>
        <w:t xml:space="preserve"> Version 1.5-1. CRAN.</w:t>
      </w:r>
    </w:p>
    <w:p w14:paraId="7E659A4B" w14:textId="77777777" w:rsidR="00B448CE" w:rsidRPr="00717344" w:rsidRDefault="00B448CE" w:rsidP="00B448CE">
      <w:pPr>
        <w:widowControl w:val="0"/>
        <w:autoSpaceDE w:val="0"/>
        <w:autoSpaceDN w:val="0"/>
        <w:adjustRightInd w:val="0"/>
        <w:spacing w:line="240" w:lineRule="auto"/>
        <w:ind w:left="480" w:hanging="480"/>
        <w:rPr>
          <w:rFonts w:cs="Times New Roman"/>
          <w:noProof/>
        </w:rPr>
      </w:pPr>
      <w:r w:rsidRPr="00717344">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2D1DE6">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15T17:28:00Z" w:initials="JP">
    <w:p w14:paraId="0829C07C" w14:textId="77777777" w:rsidR="007119BD" w:rsidRDefault="007119BD" w:rsidP="007119BD">
      <w:pPr>
        <w:pStyle w:val="CommentText"/>
      </w:pPr>
      <w:r>
        <w:rPr>
          <w:rStyle w:val="CommentReference"/>
        </w:rPr>
        <w:annotationRef/>
      </w:r>
      <w:r>
        <w:t>Check which of these state high lipid content</w:t>
      </w:r>
    </w:p>
  </w:comment>
  <w:comment w:id="2" w:author="Justin Priest" w:date="2018-04-03T22:58:00Z" w:initials="JP">
    <w:p w14:paraId="64796A43" w14:textId="77777777" w:rsidR="004C4E6F" w:rsidRDefault="004C4E6F" w:rsidP="004C4E6F">
      <w:pPr>
        <w:pStyle w:val="CommentText"/>
      </w:pPr>
      <w:r>
        <w:rPr>
          <w:rStyle w:val="CommentReference"/>
        </w:rPr>
        <w:annotationRef/>
      </w:r>
      <w:r>
        <w:t>How far upriver?</w:t>
      </w:r>
    </w:p>
  </w:comment>
  <w:comment w:id="4" w:author="Justin Priest" w:date="2018-04-03T23:00:00Z" w:initials="JP">
    <w:p w14:paraId="7DF6E33A" w14:textId="77777777" w:rsidR="000E3DCB" w:rsidRDefault="000E3DCB" w:rsidP="000E3DCB">
      <w:pPr>
        <w:pStyle w:val="CommentText"/>
      </w:pPr>
      <w:r>
        <w:rPr>
          <w:rStyle w:val="CommentReference"/>
        </w:rPr>
        <w:annotationRef/>
      </w:r>
      <w:r>
        <w:t>TS: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829C07C" w15:done="0"/>
  <w15:commentEx w15:paraId="64796A43" w15:done="0"/>
  <w15:commentEx w15:paraId="7DF6E3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829C07C" w16cid:durableId="1FE896D5"/>
  <w16cid:commentId w16cid:paraId="64796A43" w16cid:durableId="1E6E85AF"/>
  <w16cid:commentId w16cid:paraId="7DF6E33A" w16cid:durableId="1E6E8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BC34871" w14:textId="77777777" w:rsidR="00A74B57" w:rsidRDefault="00A74B57">
      <w:pPr>
        <w:spacing w:after="0" w:line="240" w:lineRule="auto"/>
      </w:pPr>
      <w:r>
        <w:separator/>
      </w:r>
    </w:p>
  </w:endnote>
  <w:endnote w:type="continuationSeparator" w:id="0">
    <w:p w14:paraId="31294CA1" w14:textId="77777777" w:rsidR="00A74B57" w:rsidRDefault="00A74B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E95BA5" w:rsidRPr="00632D26" w:rsidRDefault="00B448CE">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E95BA5" w:rsidRPr="004F14B7" w:rsidRDefault="00A74B57">
    <w:pPr>
      <w:pStyle w:val="Footer"/>
      <w:rPr>
        <w:rFonts w:cs="Times New Roman"/>
      </w:rPr>
    </w:pPr>
  </w:p>
  <w:p w14:paraId="2A8D51CD" w14:textId="77777777" w:rsidR="00E95BA5" w:rsidRDefault="00A74B5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DA1C8C" w14:textId="77777777" w:rsidR="00A74B57" w:rsidRDefault="00A74B57">
      <w:pPr>
        <w:spacing w:after="0" w:line="240" w:lineRule="auto"/>
      </w:pPr>
      <w:r>
        <w:separator/>
      </w:r>
    </w:p>
  </w:footnote>
  <w:footnote w:type="continuationSeparator" w:id="0">
    <w:p w14:paraId="325D6CA9" w14:textId="77777777" w:rsidR="00A74B57" w:rsidRDefault="00A74B5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92FE7"/>
    <w:rsid w:val="000B3235"/>
    <w:rsid w:val="000E3DCB"/>
    <w:rsid w:val="00110D0A"/>
    <w:rsid w:val="00197406"/>
    <w:rsid w:val="001B5E23"/>
    <w:rsid w:val="001C62B9"/>
    <w:rsid w:val="001C7784"/>
    <w:rsid w:val="001F795C"/>
    <w:rsid w:val="002131E9"/>
    <w:rsid w:val="0024423C"/>
    <w:rsid w:val="002546F7"/>
    <w:rsid w:val="002630D5"/>
    <w:rsid w:val="00263A2E"/>
    <w:rsid w:val="00266D3A"/>
    <w:rsid w:val="0029693E"/>
    <w:rsid w:val="00300B46"/>
    <w:rsid w:val="0032024B"/>
    <w:rsid w:val="00332602"/>
    <w:rsid w:val="003716FC"/>
    <w:rsid w:val="00387E13"/>
    <w:rsid w:val="003C405E"/>
    <w:rsid w:val="003C4BD0"/>
    <w:rsid w:val="003C539D"/>
    <w:rsid w:val="003C5B28"/>
    <w:rsid w:val="003F110C"/>
    <w:rsid w:val="004261E9"/>
    <w:rsid w:val="004B0AAB"/>
    <w:rsid w:val="004C4E6F"/>
    <w:rsid w:val="00577F81"/>
    <w:rsid w:val="00582180"/>
    <w:rsid w:val="005939DE"/>
    <w:rsid w:val="00596D67"/>
    <w:rsid w:val="005A595E"/>
    <w:rsid w:val="005B3E0A"/>
    <w:rsid w:val="005D2A50"/>
    <w:rsid w:val="00604DCF"/>
    <w:rsid w:val="006320A8"/>
    <w:rsid w:val="006759E1"/>
    <w:rsid w:val="006C21CC"/>
    <w:rsid w:val="006E6DEB"/>
    <w:rsid w:val="006F0719"/>
    <w:rsid w:val="0070218E"/>
    <w:rsid w:val="007119BD"/>
    <w:rsid w:val="0072541D"/>
    <w:rsid w:val="00726DB4"/>
    <w:rsid w:val="00791D0B"/>
    <w:rsid w:val="007C59B8"/>
    <w:rsid w:val="007F5133"/>
    <w:rsid w:val="008061ED"/>
    <w:rsid w:val="00817081"/>
    <w:rsid w:val="008345A9"/>
    <w:rsid w:val="00853490"/>
    <w:rsid w:val="008631F6"/>
    <w:rsid w:val="008D1E16"/>
    <w:rsid w:val="00917C48"/>
    <w:rsid w:val="009231C4"/>
    <w:rsid w:val="00963A2F"/>
    <w:rsid w:val="009A6E95"/>
    <w:rsid w:val="00A053D3"/>
    <w:rsid w:val="00A74B57"/>
    <w:rsid w:val="00AA5175"/>
    <w:rsid w:val="00AB5ECA"/>
    <w:rsid w:val="00AC366B"/>
    <w:rsid w:val="00B141A2"/>
    <w:rsid w:val="00B15816"/>
    <w:rsid w:val="00B448CE"/>
    <w:rsid w:val="00BA77A7"/>
    <w:rsid w:val="00BB73E5"/>
    <w:rsid w:val="00BF098E"/>
    <w:rsid w:val="00C15203"/>
    <w:rsid w:val="00C15699"/>
    <w:rsid w:val="00C4390B"/>
    <w:rsid w:val="00C6526E"/>
    <w:rsid w:val="00C8029F"/>
    <w:rsid w:val="00C93F56"/>
    <w:rsid w:val="00CA3E72"/>
    <w:rsid w:val="00CD6B8E"/>
    <w:rsid w:val="00CF72BA"/>
    <w:rsid w:val="00D761D2"/>
    <w:rsid w:val="00DB0942"/>
    <w:rsid w:val="00E4672C"/>
    <w:rsid w:val="00E65814"/>
    <w:rsid w:val="00E6685C"/>
    <w:rsid w:val="00ED1439"/>
    <w:rsid w:val="00EE44D0"/>
    <w:rsid w:val="00F04080"/>
    <w:rsid w:val="00F3264E"/>
    <w:rsid w:val="00F54BFD"/>
    <w:rsid w:val="00F64B18"/>
    <w:rsid w:val="00F8588C"/>
    <w:rsid w:val="00F94791"/>
    <w:rsid w:val="00FB75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6</TotalTime>
  <Pages>19</Pages>
  <Words>25617</Words>
  <Characters>146023</Characters>
  <Application>Microsoft Office Word</Application>
  <DocSecurity>0</DocSecurity>
  <Lines>1216</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27</cp:revision>
  <dcterms:created xsi:type="dcterms:W3CDTF">2018-12-06T01:50:00Z</dcterms:created>
  <dcterms:modified xsi:type="dcterms:W3CDTF">2019-01-23T02:32:00Z</dcterms:modified>
</cp:coreProperties>
</file>